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E546B" w14:textId="77777777" w:rsidR="003F27C9" w:rsidRPr="00527ECF" w:rsidRDefault="00000000">
      <w:pPr>
        <w:spacing w:line="240" w:lineRule="auto"/>
        <w:rPr>
          <w:b/>
        </w:rPr>
      </w:pPr>
      <w:r w:rsidRPr="00527ECF">
        <w:rPr>
          <w:b/>
        </w:rPr>
        <w:t>Title</w:t>
      </w:r>
    </w:p>
    <w:p w14:paraId="144985F5" w14:textId="77777777" w:rsidR="003F27C9" w:rsidRPr="00527ECF" w:rsidRDefault="00000000">
      <w:pPr>
        <w:spacing w:line="240" w:lineRule="auto"/>
      </w:pPr>
      <w:r w:rsidRPr="00527ECF">
        <w:t>Longitudinal development of thalamocortical functional connectivity in 22q11.2 deletion syndrome</w:t>
      </w:r>
    </w:p>
    <w:p w14:paraId="63A4CFDC" w14:textId="77777777" w:rsidR="003F27C9" w:rsidRPr="00527ECF" w:rsidRDefault="003F27C9">
      <w:pPr>
        <w:spacing w:line="240" w:lineRule="auto"/>
      </w:pPr>
    </w:p>
    <w:p w14:paraId="44C70C2E" w14:textId="77777777" w:rsidR="003F27C9" w:rsidRPr="00527ECF" w:rsidRDefault="003F27C9">
      <w:pPr>
        <w:spacing w:line="240" w:lineRule="auto"/>
      </w:pPr>
    </w:p>
    <w:p w14:paraId="232B11B6" w14:textId="77777777" w:rsidR="003F27C9" w:rsidRPr="00527ECF" w:rsidRDefault="00000000">
      <w:pPr>
        <w:spacing w:line="240" w:lineRule="auto"/>
        <w:rPr>
          <w:b/>
        </w:rPr>
      </w:pPr>
      <w:r w:rsidRPr="00527ECF">
        <w:rPr>
          <w:b/>
        </w:rPr>
        <w:t>Short/Running Title</w:t>
      </w:r>
    </w:p>
    <w:p w14:paraId="46533428" w14:textId="77777777" w:rsidR="003F27C9" w:rsidRPr="00527ECF" w:rsidRDefault="00000000">
      <w:pPr>
        <w:spacing w:line="240" w:lineRule="auto"/>
      </w:pPr>
      <w:r w:rsidRPr="00527ECF">
        <w:t>Longitudinal thalamic FC in 22qDel</w:t>
      </w:r>
    </w:p>
    <w:p w14:paraId="0104AF7D" w14:textId="77777777" w:rsidR="003F27C9" w:rsidRPr="00527ECF" w:rsidRDefault="003F27C9">
      <w:pPr>
        <w:spacing w:line="240" w:lineRule="auto"/>
        <w:rPr>
          <w:b/>
        </w:rPr>
      </w:pPr>
    </w:p>
    <w:p w14:paraId="2BCCF06E" w14:textId="77777777" w:rsidR="003F27C9" w:rsidRPr="00527ECF" w:rsidRDefault="003F27C9">
      <w:pPr>
        <w:spacing w:line="240" w:lineRule="auto"/>
        <w:rPr>
          <w:b/>
        </w:rPr>
      </w:pPr>
    </w:p>
    <w:p w14:paraId="70307145" w14:textId="77777777" w:rsidR="003F27C9" w:rsidRPr="00527ECF" w:rsidRDefault="00000000">
      <w:pPr>
        <w:spacing w:line="240" w:lineRule="auto"/>
        <w:rPr>
          <w:b/>
        </w:rPr>
      </w:pPr>
      <w:r w:rsidRPr="00527ECF">
        <w:rPr>
          <w:b/>
        </w:rPr>
        <w:t>Authors</w:t>
      </w:r>
    </w:p>
    <w:p w14:paraId="0D764A16" w14:textId="5D0BF820" w:rsidR="003F27C9" w:rsidRPr="00527ECF" w:rsidRDefault="00000000">
      <w:pPr>
        <w:spacing w:line="240" w:lineRule="auto"/>
      </w:pPr>
      <w:r w:rsidRPr="00527ECF">
        <w:t>Charles H. Schleifer</w:t>
      </w:r>
      <w:r w:rsidRPr="00527ECF">
        <w:rPr>
          <w:vertAlign w:val="superscript"/>
        </w:rPr>
        <w:t>1,2</w:t>
      </w:r>
      <w:r w:rsidRPr="00527ECF">
        <w:t xml:space="preserve">, </w:t>
      </w:r>
      <w:r w:rsidR="008E56CA" w:rsidRPr="00527ECF">
        <w:t xml:space="preserve">Kathleen P. </w:t>
      </w:r>
      <w:r w:rsidR="008E56CA" w:rsidRPr="008E56CA">
        <w:t>O’Hora</w:t>
      </w:r>
      <w:r w:rsidR="008E56CA" w:rsidRPr="008E56CA">
        <w:rPr>
          <w:vertAlign w:val="superscript"/>
        </w:rPr>
        <w:t>1</w:t>
      </w:r>
      <w:r w:rsidR="008E56CA">
        <w:t xml:space="preserve">, </w:t>
      </w:r>
      <w:r w:rsidRPr="008E56CA">
        <w:t>Maria</w:t>
      </w:r>
      <w:r w:rsidRPr="00527ECF">
        <w:t xml:space="preserve"> Jalbrzikowski</w:t>
      </w:r>
      <w:r w:rsidRPr="00527ECF">
        <w:rPr>
          <w:vertAlign w:val="superscript"/>
        </w:rPr>
        <w:t>3,4</w:t>
      </w:r>
      <w:r w:rsidRPr="00527ECF">
        <w:t xml:space="preserve">, </w:t>
      </w:r>
      <w:r w:rsidR="008E56CA">
        <w:t>Elizabeth Bondy</w:t>
      </w:r>
      <w:r w:rsidR="008E56CA">
        <w:rPr>
          <w:vertAlign w:val="superscript"/>
        </w:rPr>
        <w:t>1</w:t>
      </w:r>
      <w:r w:rsidRPr="00527ECF">
        <w:t>, Leila Kushan-Wells</w:t>
      </w:r>
      <w:r w:rsidRPr="00527ECF">
        <w:rPr>
          <w:vertAlign w:val="superscript"/>
        </w:rPr>
        <w:t>1</w:t>
      </w:r>
      <w:r w:rsidRPr="00527ECF">
        <w:t xml:space="preserve">, </w:t>
      </w:r>
      <w:r w:rsidR="00273C6B" w:rsidRPr="00527ECF">
        <w:t xml:space="preserve">Amy </w:t>
      </w:r>
      <w:r w:rsidR="00273C6B" w:rsidRPr="00273C6B">
        <w:t>Lin</w:t>
      </w:r>
      <w:r w:rsidR="00273C6B" w:rsidRPr="00273C6B">
        <w:rPr>
          <w:vertAlign w:val="superscript"/>
        </w:rPr>
        <w:t>1</w:t>
      </w:r>
      <w:r w:rsidR="00273C6B">
        <w:t xml:space="preserve">, </w:t>
      </w:r>
      <w:r w:rsidRPr="00273C6B">
        <w:t>Lucina</w:t>
      </w:r>
      <w:r w:rsidRPr="00527ECF">
        <w:t xml:space="preserve"> Q. Uddin</w:t>
      </w:r>
      <w:r w:rsidRPr="00527ECF">
        <w:rPr>
          <w:vertAlign w:val="superscript"/>
        </w:rPr>
        <w:t>1,5</w:t>
      </w:r>
      <w:r w:rsidRPr="00527ECF">
        <w:t>, Carrie E. Bearden</w:t>
      </w:r>
      <w:r w:rsidRPr="00527ECF">
        <w:rPr>
          <w:vertAlign w:val="superscript"/>
        </w:rPr>
        <w:t>1,5</w:t>
      </w:r>
    </w:p>
    <w:p w14:paraId="0E04D9FA" w14:textId="77777777" w:rsidR="003F27C9" w:rsidRPr="00527ECF" w:rsidRDefault="003F27C9">
      <w:pPr>
        <w:spacing w:line="240" w:lineRule="auto"/>
      </w:pPr>
    </w:p>
    <w:p w14:paraId="6B2B1732" w14:textId="77777777" w:rsidR="003F27C9" w:rsidRPr="00527ECF" w:rsidRDefault="003F27C9">
      <w:pPr>
        <w:spacing w:line="240" w:lineRule="auto"/>
      </w:pPr>
    </w:p>
    <w:p w14:paraId="6F25CF06" w14:textId="77777777" w:rsidR="003F27C9" w:rsidRPr="00527ECF" w:rsidRDefault="00000000">
      <w:pPr>
        <w:spacing w:line="240" w:lineRule="auto"/>
        <w:rPr>
          <w:b/>
        </w:rPr>
      </w:pPr>
      <w:r w:rsidRPr="00527ECF">
        <w:rPr>
          <w:b/>
        </w:rPr>
        <w:t>Corresponding Authors</w:t>
      </w:r>
    </w:p>
    <w:p w14:paraId="18840EBF" w14:textId="77777777" w:rsidR="003F27C9" w:rsidRPr="00527ECF" w:rsidRDefault="00000000">
      <w:pPr>
        <w:spacing w:line="240" w:lineRule="auto"/>
      </w:pPr>
      <w:r w:rsidRPr="00527ECF">
        <w:t>Carrie E. Bearden (cbearden@mednet.ucla.edu)</w:t>
      </w:r>
    </w:p>
    <w:p w14:paraId="1D3668B7" w14:textId="77777777" w:rsidR="003F27C9" w:rsidRPr="00527ECF" w:rsidRDefault="00000000">
      <w:pPr>
        <w:spacing w:line="240" w:lineRule="auto"/>
        <w:rPr>
          <w:b/>
        </w:rPr>
      </w:pPr>
      <w:r w:rsidRPr="00527ECF">
        <w:t xml:space="preserve">Charles H. Schleifer (cschleifer@mednet.udla.edu) </w:t>
      </w:r>
    </w:p>
    <w:p w14:paraId="4B5BF837" w14:textId="77777777" w:rsidR="003F27C9" w:rsidRPr="00527ECF" w:rsidRDefault="003F27C9">
      <w:pPr>
        <w:spacing w:line="240" w:lineRule="auto"/>
        <w:rPr>
          <w:b/>
        </w:rPr>
      </w:pPr>
    </w:p>
    <w:p w14:paraId="224E379D" w14:textId="77777777" w:rsidR="003F27C9" w:rsidRPr="00527ECF" w:rsidRDefault="003F27C9">
      <w:pPr>
        <w:spacing w:line="240" w:lineRule="auto"/>
        <w:rPr>
          <w:b/>
        </w:rPr>
      </w:pPr>
    </w:p>
    <w:p w14:paraId="2DB84F83" w14:textId="77777777" w:rsidR="003F27C9" w:rsidRPr="00527ECF" w:rsidRDefault="00000000">
      <w:pPr>
        <w:spacing w:line="240" w:lineRule="auto"/>
      </w:pPr>
      <w:r w:rsidRPr="00527ECF">
        <w:rPr>
          <w:b/>
        </w:rPr>
        <w:t>Author Affiliations</w:t>
      </w:r>
    </w:p>
    <w:p w14:paraId="12CF2764" w14:textId="77777777" w:rsidR="003F27C9" w:rsidRPr="00527ECF" w:rsidRDefault="00000000">
      <w:pPr>
        <w:numPr>
          <w:ilvl w:val="0"/>
          <w:numId w:val="1"/>
        </w:numPr>
        <w:spacing w:line="240" w:lineRule="auto"/>
      </w:pPr>
      <w:r w:rsidRPr="00527ECF">
        <w:t>Department of Psychiatry and Biobehavioral Sciences, Semel Institute for Neuroscience and Human Behavior, University of California, Los Angeles, CA, USA.</w:t>
      </w:r>
    </w:p>
    <w:p w14:paraId="3026CFCA" w14:textId="77777777" w:rsidR="003F27C9" w:rsidRPr="00527ECF" w:rsidRDefault="00000000">
      <w:pPr>
        <w:numPr>
          <w:ilvl w:val="0"/>
          <w:numId w:val="1"/>
        </w:numPr>
        <w:spacing w:line="240" w:lineRule="auto"/>
      </w:pPr>
      <w:r w:rsidRPr="00527ECF">
        <w:t>David Geffen School of Medicine, University of California, Los Angeles, CA, USA.</w:t>
      </w:r>
    </w:p>
    <w:p w14:paraId="5BFE5584" w14:textId="77777777" w:rsidR="003F27C9" w:rsidRPr="00527ECF" w:rsidRDefault="00000000">
      <w:pPr>
        <w:numPr>
          <w:ilvl w:val="0"/>
          <w:numId w:val="1"/>
        </w:numPr>
        <w:spacing w:line="240" w:lineRule="auto"/>
      </w:pPr>
      <w:r w:rsidRPr="00527ECF">
        <w:t>Department of Psychiatry and Behavioral Sciences, Boston Children’s Hospital, Boston, MA, USA.</w:t>
      </w:r>
    </w:p>
    <w:p w14:paraId="4723A0B0" w14:textId="77777777" w:rsidR="003F27C9" w:rsidRPr="00527ECF" w:rsidRDefault="00000000">
      <w:pPr>
        <w:numPr>
          <w:ilvl w:val="0"/>
          <w:numId w:val="1"/>
        </w:numPr>
        <w:spacing w:line="240" w:lineRule="auto"/>
      </w:pPr>
      <w:r w:rsidRPr="00527ECF">
        <w:t>Department of Psychiatry, Harvard Medical School, Boston, MA, USA.</w:t>
      </w:r>
    </w:p>
    <w:p w14:paraId="3CD863D1" w14:textId="77777777" w:rsidR="003F27C9" w:rsidRPr="00527ECF" w:rsidRDefault="00000000">
      <w:pPr>
        <w:numPr>
          <w:ilvl w:val="0"/>
          <w:numId w:val="1"/>
        </w:numPr>
        <w:spacing w:line="240" w:lineRule="auto"/>
      </w:pPr>
      <w:r w:rsidRPr="00527ECF">
        <w:t>Department of Psychology, University of California, Los Angeles, CA, USA.</w:t>
      </w:r>
    </w:p>
    <w:p w14:paraId="547A27A2" w14:textId="77777777" w:rsidR="003F27C9" w:rsidRPr="00527ECF" w:rsidRDefault="003F27C9">
      <w:pPr>
        <w:spacing w:line="240" w:lineRule="auto"/>
      </w:pPr>
    </w:p>
    <w:p w14:paraId="6D4F6277" w14:textId="77777777" w:rsidR="003F27C9" w:rsidRPr="00527ECF" w:rsidRDefault="003F27C9">
      <w:pPr>
        <w:spacing w:line="240" w:lineRule="auto"/>
      </w:pPr>
    </w:p>
    <w:p w14:paraId="19816FA9" w14:textId="77777777" w:rsidR="003F27C9" w:rsidRPr="00527ECF" w:rsidRDefault="00000000">
      <w:pPr>
        <w:spacing w:line="240" w:lineRule="auto"/>
        <w:rPr>
          <w:b/>
        </w:rPr>
      </w:pPr>
      <w:r w:rsidRPr="00527ECF">
        <w:rPr>
          <w:b/>
        </w:rPr>
        <w:t>Keywords</w:t>
      </w:r>
    </w:p>
    <w:p w14:paraId="15A566C3" w14:textId="77777777" w:rsidR="003F27C9" w:rsidRPr="00527ECF" w:rsidRDefault="00000000">
      <w:pPr>
        <w:spacing w:line="240" w:lineRule="auto"/>
      </w:pPr>
      <w:r w:rsidRPr="00527ECF">
        <w:t>Copy Number Variant, Neurodevelopmental, Psychosis, Autism, Thalamus, fMRI</w:t>
      </w:r>
    </w:p>
    <w:p w14:paraId="0563FB72" w14:textId="77777777" w:rsidR="003F27C9" w:rsidRPr="00527ECF" w:rsidRDefault="003F27C9">
      <w:pPr>
        <w:spacing w:line="480" w:lineRule="auto"/>
        <w:jc w:val="both"/>
      </w:pPr>
    </w:p>
    <w:p w14:paraId="67B1E528" w14:textId="77777777" w:rsidR="003F27C9" w:rsidRPr="00527ECF" w:rsidRDefault="003F27C9">
      <w:pPr>
        <w:spacing w:line="480" w:lineRule="auto"/>
        <w:jc w:val="both"/>
        <w:rPr>
          <w:b/>
          <w:color w:val="666666"/>
        </w:rPr>
      </w:pPr>
    </w:p>
    <w:p w14:paraId="2EB117D5" w14:textId="77777777" w:rsidR="003F27C9" w:rsidRPr="00527ECF" w:rsidRDefault="003F27C9">
      <w:pPr>
        <w:spacing w:line="480" w:lineRule="auto"/>
        <w:jc w:val="both"/>
        <w:rPr>
          <w:b/>
          <w:color w:val="666666"/>
        </w:rPr>
      </w:pPr>
    </w:p>
    <w:p w14:paraId="5AEC1A39" w14:textId="77777777" w:rsidR="003F27C9" w:rsidRPr="00527ECF" w:rsidRDefault="003F27C9">
      <w:pPr>
        <w:spacing w:line="480" w:lineRule="auto"/>
        <w:jc w:val="both"/>
        <w:rPr>
          <w:b/>
          <w:color w:val="666666"/>
        </w:rPr>
      </w:pPr>
    </w:p>
    <w:p w14:paraId="2EB6E05D" w14:textId="77777777" w:rsidR="003F27C9" w:rsidRPr="00527ECF" w:rsidRDefault="003F27C9">
      <w:pPr>
        <w:spacing w:line="480" w:lineRule="auto"/>
        <w:jc w:val="both"/>
        <w:rPr>
          <w:b/>
          <w:color w:val="666666"/>
        </w:rPr>
      </w:pPr>
    </w:p>
    <w:p w14:paraId="38CA1997" w14:textId="77777777" w:rsidR="003F27C9" w:rsidRPr="00527ECF" w:rsidRDefault="003F27C9">
      <w:pPr>
        <w:spacing w:line="480" w:lineRule="auto"/>
        <w:jc w:val="both"/>
        <w:rPr>
          <w:b/>
          <w:color w:val="666666"/>
        </w:rPr>
      </w:pPr>
    </w:p>
    <w:p w14:paraId="3C448C79" w14:textId="77777777" w:rsidR="003F27C9" w:rsidRPr="00527ECF" w:rsidRDefault="003F27C9">
      <w:pPr>
        <w:spacing w:line="480" w:lineRule="auto"/>
        <w:jc w:val="both"/>
        <w:rPr>
          <w:b/>
          <w:color w:val="666666"/>
        </w:rPr>
      </w:pPr>
    </w:p>
    <w:p w14:paraId="2CCDD6E6" w14:textId="77777777" w:rsidR="003F27C9" w:rsidRPr="00527ECF" w:rsidRDefault="003F27C9">
      <w:pPr>
        <w:spacing w:line="480" w:lineRule="auto"/>
        <w:jc w:val="both"/>
        <w:rPr>
          <w:b/>
          <w:color w:val="666666"/>
        </w:rPr>
      </w:pPr>
    </w:p>
    <w:p w14:paraId="6FBA0055" w14:textId="77777777" w:rsidR="003F27C9" w:rsidRPr="00527ECF" w:rsidRDefault="00000000">
      <w:pPr>
        <w:spacing w:line="480" w:lineRule="auto"/>
        <w:jc w:val="both"/>
        <w:rPr>
          <w:b/>
        </w:rPr>
      </w:pPr>
      <w:r w:rsidRPr="00527ECF">
        <w:br w:type="page"/>
      </w:r>
    </w:p>
    <w:p w14:paraId="4DABA15B" w14:textId="77777777" w:rsidR="003F27C9" w:rsidRPr="00527ECF" w:rsidRDefault="00000000">
      <w:pPr>
        <w:spacing w:line="480" w:lineRule="auto"/>
        <w:jc w:val="both"/>
        <w:rPr>
          <w:b/>
        </w:rPr>
      </w:pPr>
      <w:r w:rsidRPr="00527ECF">
        <w:rPr>
          <w:b/>
        </w:rPr>
        <w:lastRenderedPageBreak/>
        <w:t>Abstract</w:t>
      </w:r>
    </w:p>
    <w:p w14:paraId="4C5A103A" w14:textId="12E22C8F" w:rsidR="003F27C9" w:rsidRPr="00527ECF" w:rsidRDefault="00000000">
      <w:pPr>
        <w:spacing w:line="480" w:lineRule="auto"/>
        <w:jc w:val="both"/>
      </w:pPr>
      <w:r w:rsidRPr="00527ECF">
        <w:rPr>
          <w:i/>
          <w:u w:val="single"/>
        </w:rPr>
        <w:t>Background</w:t>
      </w:r>
      <w:r w:rsidRPr="00527ECF">
        <w:rPr>
          <w:i/>
        </w:rPr>
        <w:t xml:space="preserve">. </w:t>
      </w:r>
      <w:r w:rsidRPr="00527ECF">
        <w:t>22q11.2 Deletion Syndrome (22qDel) is a genetic Copy Number Variant (CNV) that strongly increases risk for schizophrenia and other neurodevelopmental disorders. Disrupted functional connectivity between the thalamus and somatomotor/frontoparietal cortex has been implicated in cross-sectional studies of 22qDel, idiopathic schizophrenia, and youth at clinical high risk (CHR) for psychosis. Here</w:t>
      </w:r>
      <w:r w:rsidR="00527ECF">
        <w:t>,</w:t>
      </w:r>
      <w:r w:rsidRPr="00527ECF">
        <w:t xml:space="preserve"> we use a novel functional atlas approach to investigate longitudinal age-related changes in network-specific thalamocortical functional connectivity (TCC) in 22qDel and typically developing (TD) controls.</w:t>
      </w:r>
    </w:p>
    <w:p w14:paraId="362D57B0" w14:textId="77777777" w:rsidR="003F27C9" w:rsidRPr="00527ECF" w:rsidRDefault="003F27C9">
      <w:pPr>
        <w:spacing w:line="480" w:lineRule="auto"/>
        <w:jc w:val="both"/>
      </w:pPr>
    </w:p>
    <w:p w14:paraId="0489D3E2" w14:textId="3973C1FE" w:rsidR="003F27C9" w:rsidRPr="00527ECF" w:rsidRDefault="00000000">
      <w:pPr>
        <w:spacing w:line="480" w:lineRule="auto"/>
        <w:jc w:val="both"/>
      </w:pPr>
      <w:r w:rsidRPr="00527ECF">
        <w:rPr>
          <w:i/>
          <w:u w:val="single"/>
        </w:rPr>
        <w:t>Methods</w:t>
      </w:r>
      <w:r w:rsidRPr="00527ECF">
        <w:rPr>
          <w:i/>
        </w:rPr>
        <w:t xml:space="preserve">. </w:t>
      </w:r>
      <w:r w:rsidRPr="00527ECF">
        <w:t xml:space="preserve">TCC was calculated for nine functional networks derived from resting-state functional magnetic resonance imaging (rs-fMRI) scans collected from n=65 22qDel participants (63.1% female) and n=69 demographically matched TD controls (49.3% female), </w:t>
      </w:r>
      <w:r w:rsidR="00BC57BB" w:rsidRPr="00527ECF">
        <w:t>ages 6 to 23 years</w:t>
      </w:r>
      <w:r w:rsidRPr="00527ECF">
        <w:t>. Analyses included 86 longitudinal follow-up scans. Non-linear age trajectories were characterized with general additive mixed models (GAMMs).</w:t>
      </w:r>
      <w:r w:rsidR="00907BF1">
        <w:t xml:space="preserve"> </w:t>
      </w:r>
    </w:p>
    <w:p w14:paraId="36922985" w14:textId="77777777" w:rsidR="003F27C9" w:rsidRPr="00527ECF" w:rsidRDefault="003F27C9">
      <w:pPr>
        <w:spacing w:line="480" w:lineRule="auto"/>
        <w:jc w:val="both"/>
        <w:rPr>
          <w:i/>
        </w:rPr>
      </w:pPr>
    </w:p>
    <w:p w14:paraId="204F916F" w14:textId="76FC6427" w:rsidR="003F27C9" w:rsidRPr="00527ECF" w:rsidRDefault="00000000">
      <w:pPr>
        <w:spacing w:line="480" w:lineRule="auto"/>
        <w:jc w:val="both"/>
      </w:pPr>
      <w:r w:rsidRPr="00527ECF">
        <w:rPr>
          <w:i/>
          <w:u w:val="single"/>
        </w:rPr>
        <w:t>Results</w:t>
      </w:r>
      <w:r w:rsidRPr="00527ECF">
        <w:rPr>
          <w:i/>
        </w:rPr>
        <w:t xml:space="preserve">. </w:t>
      </w:r>
      <w:r w:rsidRPr="00527ECF">
        <w:t>In 22qDel, thalamocortical connectivity in the frontoparietal network increases until approximately age 13, while somatomotor and cingulo-opercular TCC decrease from age 6 to 23. No significant relationships between TCC and age were found in TD controls.</w:t>
      </w:r>
      <w:r w:rsidR="00907BF1">
        <w:t xml:space="preserve"> </w:t>
      </w:r>
    </w:p>
    <w:p w14:paraId="278B190E" w14:textId="77777777" w:rsidR="003F27C9" w:rsidRPr="00527ECF" w:rsidRDefault="003F27C9">
      <w:pPr>
        <w:spacing w:line="480" w:lineRule="auto"/>
        <w:jc w:val="both"/>
        <w:rPr>
          <w:i/>
        </w:rPr>
      </w:pPr>
    </w:p>
    <w:p w14:paraId="1E4CFDBD" w14:textId="0E01C915" w:rsidR="003F27C9" w:rsidRPr="00527ECF" w:rsidRDefault="00000000">
      <w:pPr>
        <w:spacing w:line="480" w:lineRule="auto"/>
        <w:jc w:val="both"/>
      </w:pPr>
      <w:r w:rsidRPr="00527ECF">
        <w:rPr>
          <w:i/>
          <w:u w:val="single"/>
        </w:rPr>
        <w:t>Conclusions</w:t>
      </w:r>
      <w:r w:rsidRPr="00527ECF">
        <w:rPr>
          <w:i/>
        </w:rPr>
        <w:t xml:space="preserve">. </w:t>
      </w:r>
      <w:r w:rsidRPr="00527ECF">
        <w:t>22qDel is associated with aberrant development of functional network connectivity between the thalamus and cortex. Younger individuals with 22qDel have lower frontoparietal connectivity and higher somatomotor connectivity than controls, but this phenotype may normalize or partially reverse by early adulthood. Altered maturation of this circuitry may underlie elevated neuropsychiatric disease risk in this syndrome.</w:t>
      </w:r>
      <w:r w:rsidR="00907BF1">
        <w:t xml:space="preserve"> </w:t>
      </w:r>
    </w:p>
    <w:p w14:paraId="0AAEF25D" w14:textId="77777777" w:rsidR="003F27C9" w:rsidRPr="00527ECF" w:rsidRDefault="003F27C9">
      <w:pPr>
        <w:spacing w:line="480" w:lineRule="auto"/>
        <w:jc w:val="both"/>
      </w:pPr>
    </w:p>
    <w:p w14:paraId="74947DD3" w14:textId="77777777" w:rsidR="003F27C9" w:rsidRPr="00527ECF" w:rsidRDefault="00000000">
      <w:pPr>
        <w:spacing w:line="480" w:lineRule="auto"/>
        <w:jc w:val="both"/>
      </w:pPr>
      <w:r w:rsidRPr="00527ECF">
        <w:br w:type="page"/>
      </w:r>
    </w:p>
    <w:p w14:paraId="7FABEFA6" w14:textId="77777777" w:rsidR="003F27C9" w:rsidRPr="00527ECF" w:rsidRDefault="00000000">
      <w:pPr>
        <w:spacing w:line="480" w:lineRule="auto"/>
        <w:jc w:val="both"/>
        <w:rPr>
          <w:b/>
        </w:rPr>
      </w:pPr>
      <w:r w:rsidRPr="00527ECF">
        <w:rPr>
          <w:b/>
        </w:rPr>
        <w:lastRenderedPageBreak/>
        <w:t>Main Text</w:t>
      </w:r>
    </w:p>
    <w:p w14:paraId="0215B802" w14:textId="77777777" w:rsidR="003F27C9" w:rsidRPr="00527ECF" w:rsidRDefault="00000000">
      <w:pPr>
        <w:spacing w:line="480" w:lineRule="auto"/>
        <w:jc w:val="both"/>
        <w:rPr>
          <w:b/>
        </w:rPr>
      </w:pPr>
      <w:r w:rsidRPr="00527ECF">
        <w:rPr>
          <w:b/>
        </w:rPr>
        <w:t>Introduction</w:t>
      </w:r>
    </w:p>
    <w:p w14:paraId="1640CC37" w14:textId="11AF252A" w:rsidR="003F27C9" w:rsidRPr="00527ECF" w:rsidRDefault="00000000">
      <w:pPr>
        <w:spacing w:line="480" w:lineRule="auto"/>
        <w:ind w:firstLine="720"/>
        <w:jc w:val="both"/>
      </w:pPr>
      <w:r w:rsidRPr="00527ECF">
        <w:t xml:space="preserve">22q11.2 Deletion Syndrome (22qDel), also known as DiGeorge or Velocardiofacial syndrome (OMIM #188400, #192430), is a genetic disorder that occurs in approximately 1 in 4000 live births </w:t>
      </w:r>
      <w:r w:rsidRPr="00527ECF">
        <w:fldChar w:fldCharType="begin"/>
      </w:r>
      <w:r w:rsidR="00C5200E" w:rsidRPr="00527ECF">
        <w:instrText xml:space="preserve"> ADDIN ZOTERO_ITEM CSL_CITATION {"citationID":"0oMBMHUp","properties":{"formattedCitation":"(1)","plainCitation":"(1)","noteIndex":0},"citationItems":[{"id":109,"uris":["http://zotero.org/users/local/ydeP6pQP/items/6KCZ76RI"],"itemData":{"id":109,"type":"article-journal","abstract":"22q11.2 deletion syndrome (22q11.2DS) is the most common chromosomal microdeletion disorder, estimated to result mainly from de novo non-homologous meiotic recombination events occurring in approximately 1 in every 1,000 fetuses. The first description in the English language of the constellation of findings now known to be due to this chromosomal difference was made in the 1960s in children with DiGeorge syndrome, who presented with the clinical triad of immunodeficiency, hypoparathyroidism and congenital heart disease. The syndrome is now known to have a heterogeneous presentation that includes multiple additional congenital anomalies and later-onset conditions, such as palatal, gastrointestinal and renal abnormalities, autoimmune disease, variable cognitive delays, behavioural phenotypes and psychiatric illness — all far extending the original description of DiGeorge syndrome. Management requires a multidisciplinary approach involving paediatrics, general medicine, surgery, psychiatry, psychology, interventional therapies (physical, occupational, speech, language and behavioural) and genetic counselling. Although common, lack of recognition of the condition and/or lack of familiarity with genetic testing methods, together with the wide variability of clinical presentation, delays diagnosis. Early diagnosis, preferably prenatally or neonatally, could improve outcomes, thus stressing the importance of universal screening. Equally important, 22q11.2DS has become a model for understanding rare and frequent congenital anomalies, medical conditions, psychiatric and developmental disorders, and may provide a platform to better understand these disorders while affording opportunities for translational strategies across the lifespan for both patients with 22q11.2DS and those with these associated features in the general population.","container-title":"Nature reviews. Disease primers","DOI":"10.1038/nrdp.2015.71","ISSN":"2056-676X","journalAbbreviation":"Nat Rev Dis Primers","note":"PMID: 27189754\nPMCID: PMC4900471","page":"15071","source":"PubMed Central","title":"22q11.2 deletion syndrome","volume":"1","author":[{"family":"McDonald-McGinn","given":"Donna M."},{"family":"Sullivan","given":"Kathleen E."},{"family":"Marino","given":"Bruno"},{"family":"Philip","given":"Nicole"},{"family":"Swillen","given":"Ann"},{"family":"Vorstman","given":"Jacob A. S."},{"family":"Zackai","given":"Elaine H."},{"family":"Emanuel","given":"Beverly S."},{"family":"Vermeesch","given":"Joris R."},{"family":"Morrow","given":"Bernice E."},{"family":"Scambler","given":"Peter J."},{"family":"Bassett","given":"Anne S."}],"issued":{"date-parts":[["2015",11,19]]}}}],"schema":"https://github.com/citation-style-language/schema/raw/master/csl-citation.json"} </w:instrText>
      </w:r>
      <w:r w:rsidRPr="00527ECF">
        <w:fldChar w:fldCharType="separate"/>
      </w:r>
      <w:r w:rsidR="00C5200E" w:rsidRPr="00527ECF">
        <w:t>(1)</w:t>
      </w:r>
      <w:r w:rsidRPr="00527ECF">
        <w:fldChar w:fldCharType="end"/>
      </w:r>
      <w:r w:rsidRPr="00527ECF">
        <w:t>.</w:t>
      </w:r>
      <w:r w:rsidR="00907BF1">
        <w:t xml:space="preserve"> </w:t>
      </w:r>
      <w:r w:rsidRPr="00527ECF">
        <w:t xml:space="preserve">This syndrome is one of the greatest genetic risk factors for schizophrenia, with at least 1 in 10 individuals with 22qDel having a comorbid psychotic disorder, and even higher rates after adolescence </w:t>
      </w:r>
      <w:r w:rsidRPr="00527ECF">
        <w:fldChar w:fldCharType="begin"/>
      </w:r>
      <w:r w:rsidR="00C5200E" w:rsidRPr="00527ECF">
        <w:instrText xml:space="preserve"> ADDIN ZOTERO_ITEM CSL_CITATION {"citationID":"qdiAO57p","properties":{"formattedCitation":"(2)","plainCitation":"(2)","noteIndex":0},"citationItems":[{"id":112,"uris":["http://zotero.org/users/local/ydeP6pQP/items/WP8E84KS"],"itemData":{"id":112,"type":"article-journal","abstract":"22q11.2 deletion syndrome (22q.11.2DS) might be one of the strongest genetic risk factors for psychosis, but robust estimates of prevalence and incidence of psychotic disorders in this condition are not available. To address this gap, we performed a multistep systematic PRISMA/MOOSE-compliant literature search of articles reporting prevalence (primary outcome) or incidence (secondary outcome) of psychotic disorders in 22q11.2DS samples (protocol: https://osf.io/w6hpg) using random-effects meta-analysis, subgroup analyses and meta-regressions. The pooled prevalence of psychotic disorders was 11.50% (95%CI:9.40-14.00%), largely schizophrenia (9.70%, 95%CI:6.50-14.20). Prevalence was significantly higher in samples with a mean age over 18 years, with both psychiatric and non-psychiatric comorbidities and recruited from healthcare services (compared to the community). Mean age was also significantly positively associated with prevalence in meta-regressions (p &lt; 0.01). The pooled incidence of psychotic disorders was 10.60% (95%CI:6.60%-16.70%) at a mean follow-up time of 59.27 ± 40.55 months; meta-regressions were not significant. To our knowledge, this is the first comprehensive systematic review and meta-analysis of the prevalence and incidence of psychotic disorders in 22q11.2DS individuals. It demonstrates that around one in ten individuals with 22q11.2DS displays comorbid psychotic disorders, and around one in ten will develop psychosis in the following five years, indicating that preventive approaches should be implemented systematically in 22q11.2DS.","container-title":"International Review of Psychiatry (Abingdon, England)","DOI":"10.1080/09540261.2022.2123273","ISSN":"1369-1627","issue":"7-8","journalAbbreviation":"Int Rev Psychiatry","language":"eng","note":"PMID: 36786112","page":"676-688","source":"PubMed","title":"Prevalence and incidence of psychotic disorders in 22q11.2 deletion syndrome: a meta-analysis","title-short":"Prevalence and incidence of psychotic disorders in 22q11.2 deletion syndrome","volume":"34","author":[{"family":"Provenzani","given":"Umberto"},{"family":"Damiani","given":"Stefano"},{"family":"Bersano","given":"Ilaria"},{"family":"Singh","given":"Simran"},{"family":"Moschillo","given":"Antonella"},{"family":"Accinni","given":"Tommaso"},{"family":"Brondino","given":"Natascia"},{"family":"Oliver","given":"Dominic"},{"family":"Fusar-Poli","given":"Paolo"}],"issued":{"date-parts":[["2022"]]}}}],"schema":"https://github.com/citation-style-language/schema/raw/master/csl-citation.json"} </w:instrText>
      </w:r>
      <w:r w:rsidRPr="00527ECF">
        <w:fldChar w:fldCharType="separate"/>
      </w:r>
      <w:r w:rsidR="00C5200E" w:rsidRPr="00527ECF">
        <w:t>(2)</w:t>
      </w:r>
      <w:r w:rsidRPr="00527ECF">
        <w:fldChar w:fldCharType="end"/>
      </w:r>
      <w:r w:rsidRPr="00527ECF">
        <w:t xml:space="preserve">. Individuals with 22qDel also have high rates of autism and an increased incidence of intellectual disability (ID), attentional deficits, and anxiety disorders </w:t>
      </w:r>
      <w:r w:rsidRPr="00527ECF">
        <w:fldChar w:fldCharType="begin"/>
      </w:r>
      <w:r w:rsidR="00C5200E" w:rsidRPr="00527ECF">
        <w:instrText xml:space="preserve"> ADDIN ZOTERO_ITEM CSL_CITATION {"citationID":"uuU1UZas","properties":{"formattedCitation":"(3\\uc0\\u8211{}5)","plainCitation":"(3–5)","noteIndex":0},"citationItems":[{"id":117,"uris":["http://zotero.org/users/local/ydeP6pQP/items/F5TEKSW6"],"itemData":{"id":117,"type":"article-journal","abstract":"While numerous studies have implicated copy number variants (CNVs) in a range of neurological phenotypes, the impact relative to disease severity has been difficult to ascertain due to small sample sizes, lack of phenotypic details, and heterogeneity in platforms used for discovery. Using a customized microarray enriched for genomic hotspots, we assayed for large CNVs among 1,227 individuals with various neurological deficits including dyslexia (376), sporadic autism (350), and intellectual disability (ID) (501), as well as 337 controls. We show that the frequency of large CNVs (&gt;1 Mbp) is significantly greater for ID–associated phenotypes compared to autism (p = 9.58×10−11, odds ratio = 4.59), dyslexia (p = 3.81×10−18, odds ratio = 14.45), or controls (p = 2.75×10−17, odds ratio = 13.71). There is a striking difference in the frequency of rare CNVs (&gt;50 kbp) in autism (10%, p = 2.4×10−6, odds ratio = 6) or ID (16%, p = 3.55×10−12, odds ratio = 10) compared to dyslexia (2%) with essentially no difference in large CNV burden among dyslexia patients compared to controls. Rare CNVs were more likely to arise de novo (64%) in ID when compared to autism (40%) or dyslexia (0%). We observed a significantly increased large CNV burden in individuals with ID and multiple congenital anomalies (MCA) compared to ID alone (p = 0.001, odds ratio = 2.54). Our data suggest that large CNV burden positively correlates with the severity of childhood disability: ID with MCA being most severely affected and dyslexics being indistinguishable from controls. When autism without ID was considered separately, the increase in CNV burden was modest compared to controls (p = 0.07, odds ratio = 2.33)., Deletions and duplications, termed copy number variants (CNVs), have been implicated in a variety of neurodevelopmental disorders including intellectual disability (ID), autism, and schizophrenia. Our understanding of the relevance of large, rare CNVs in a range of neurodevelopmental phenotypes, varying in severity and prevalence, has been difficult because these studies were restricted to the analysis of one disorder at a time using different CNV detection platforms, insufficient sample sizes, and a lack of detailed clinical information. We tested 1,227 individuals with different neurological diseases including dyslexia, autism, and ID using the same CNV detection platform. We observed striking differences in CNV burden and inheritance characteristics among these cohorts and show that ID is the primary correlate of large CNV burden. This correlation is well illustrated by a comparison of autism patients with and without ID—where the latter show only modest increases in large CNV burden compared to controls. We also find significant depletion in the frequency of large CNVs in dyslexia compared to the other cohorts. Further studies on larger sets of individuals using high-resolution arrays and next-generation sequencing are warranted for a detailed understanding of the relative contribution of genetic variants to neurodevelopmental disorders.","container-title":"PLoS Genetics","DOI":"10.1371/journal.pgen.1002334","ISSN":"1553-7390","issue":"11","journalAbbreviation":"PLoS Genet","note":"PMID: 22102821\nPMCID: PMC3213131","page":"e1002334","source":"PubMed Central","title":"Relative Burden of Large CNVs on a Range of Neurodevelopmental Phenotypes","volume":"7","author":[{"family":"Girirajan","given":"Santhosh"},{"family":"Brkanac","given":"Zoran"},{"family":"Coe","given":"Bradley P."},{"family":"Baker","given":"Carl"},{"family":"Vives","given":"Laura"},{"family":"Vu","given":"Tiffany H."},{"family":"Shafer","given":"Neil"},{"family":"Bernier","given":"Raphael"},{"family":"Ferrero","given":"Giovanni B."},{"family":"Silengo","given":"Margherita"},{"family":"Warren","given":"Stephen T."},{"family":"Moreno","given":"Carlos S."},{"family":"Fichera","given":"Marco"},{"family":"Romano","given":"Corrado"},{"family":"Raskind","given":"Wendy H."},{"family":"Eichler","given":"Evan E."}],"issued":{"date-parts":[["2011",11,10]]}}},{"id":121,"uris":["http://zotero.org/users/local/ydeP6pQP/items/DBP4GJ9E"],"itemData":{"id":121,"type":"article-journal","container-title":"Genetics in Medicine","DOI":"10.1097/00125817-200101000-00017","ISSN":"1098-3600, 1530-0366","issue":"1","journalAbbreviation":"Genetics in Medicine","language":"English","note":"publisher: Elsevier","page":"79-84","source":"www.gimjournal.org","title":"Neuropsychiatric disorders in the 22q11 deletion syndrome","volume":"3","author":[{"family":"Niklasson","given":"Lena"},{"family":"Rasmussen","given":"Peder"},{"family":"Óskarsdóttir","given":"Sólveig"},{"family":"Gillberg","given":"Christopher"}],"issued":{"date-parts":[["2001",1,1]]}}},{"id":120,"uris":["http://zotero.org/users/local/ydeP6pQP/items/M9ZPHB3J"],"itemData":{"id":120,"type":"article-journal","abstract":"This study assessed the prevalence and type of associated neuropsychiatric problems in children and adults with 22q11 deletion syndrome. One-hundred consecutively referred individuals with 22q11 deletion syndrome were given in-depth neuropsychiatric assessments and questionnaires screens. Autism spectrum disorders (ASDs) and/or attention deficit/hyperactivity disorder (ADHD) were diagnosed in 44 cases. ASD was diagnosed in 23 cases of whom only 5 had autistic disorder. ADHD was diagnosed in 30 individuals. In nine of these cases with ASD or ADHD there was a combination of these diagnoses. Mental retardation (MR) with or without ASD/ADHD was diagnosed in 51 individuals. ASD, ADHD, and/or MR were present in 67 cases. Females had higher IQ than males. The results of this study showed that the vast majority of all individuals with 22q11 deletion syndrome have behavior and/or learning problems and more than 40% meet criteria for either ASD, ADHD or both. Neuropsychiatric and neuropsychological evaluations are indicated as parts of the routine clinical assessment of individuals with 22q11 deletion syndrome.","container-title":"Research in Developmental Disabilities","DOI":"10.1016/j.ridd.2008.10.007","ISSN":"0891-4222","issue":"4","journalAbbreviation":"Research in Developmental Disabilities","language":"en","page":"763-773","source":"ScienceDirect","title":"Autism, ADHD, mental retardation and behavior problems in 100 individuals with 22q11 deletion syndrome","volume":"30","author":[{"family":"Niklasson","given":"Lena"},{"family":"Rasmussen","given":"Peder"},{"family":"Óskarsdóttir","given":"Sólveig"},{"family":"Gillberg","given":"Christopher"}],"issued":{"date-parts":[["2009",7,1]]}}}],"schema":"https://github.com/citation-style-language/schema/raw/master/csl-citation.json"} </w:instrText>
      </w:r>
      <w:r w:rsidRPr="00527ECF">
        <w:fldChar w:fldCharType="separate"/>
      </w:r>
      <w:r w:rsidR="00C5200E" w:rsidRPr="00527ECF">
        <w:t>(3–5)</w:t>
      </w:r>
      <w:r w:rsidRPr="00527ECF">
        <w:fldChar w:fldCharType="end"/>
      </w:r>
      <w:r w:rsidRPr="00527ECF">
        <w:t xml:space="preserve">. 22qDel is caused by a copy number variant (CNV), consisting of a hemizygous deletion of 1.5-2.6 Mb of genetic material (~46 protein-coding genes) from chromosome 22q </w:t>
      </w:r>
      <w:r w:rsidRPr="00527ECF">
        <w:fldChar w:fldCharType="begin"/>
      </w:r>
      <w:r w:rsidR="00C5200E" w:rsidRPr="00527ECF">
        <w:instrText xml:space="preserve"> ADDIN ZOTERO_ITEM CSL_CITATION {"citationID":"8NVRvcUF","properties":{"formattedCitation":"(6)","plainCitation":"(6)","noteIndex":0},"citationItems":[{"id":127,"uris":["http://zotero.org/users/local/ydeP6pQP/items/JZ43GMJP"],"itemData":{"id":127,"type":"article-journal","abstract":"The 22q11.2 deletion syndrome (22q11.2DS) is a congenital malformation\nand neuropsychiatric disorder caused by meiotic chromosome rearrangements. One\nof the goals of this review is to summarize the current state of basic research\nstudies of 22q11.2DS. It highlights efforts to understand the mechanisms\nresponsible for the 22q11.2 deletion that occurs in meiosis. This mechanism\ninvolves the four sets of low copy repeats (LCR22) that are dispersed in the\n22q11.2 region and the deletion is mediated by non-allelic homologous\nrecombination events. This review also highlights selected genes mapping to the\n22q11.2 region that may contribute to the typical clinical findings associated\nwith the disorder and explain that mutations in genes on the remaining allele\ncan uncover rare recessive conditions. Another important aspect of 22q11.2DS is\nthe existence of phenotypic heterogeneity. While some patients are mildly\naffected, others have severe medical, cognitive and/or psychiatric challenges.\nVariability may be due in part to the presence of genetic modifiers. This review\ndiscusses current genome-wide efforts to identify such modifiers that could shed\nlight on molecular pathways required for normal human development, cognition or\nbehavior.","container-title":"American journal of medical genetics. Part A","DOI":"10.1002/ajmg.a.40504","ISSN":"1552-4825","issue":"10","journalAbbreviation":"Am J Med Genet A","note":"PMID: 30380194\nPMCID: PMC6214629","page":"2070-2081","source":"PubMed Central","title":"Molecular genetics of 22q11.2 deletion syndrome","volume":"176","author":[{"family":"Morrow","given":"Bernice E."},{"family":"McDonald-McGinn","given":"Donna M."},{"family":"Emanuel","given":"Beverly S."},{"family":"Vermeesch","given":"Joris R."},{"family":"Scambler","given":"Peter J."}],"issued":{"date-parts":[["2018",10]]}}}],"schema":"https://github.com/citation-style-language/schema/raw/master/csl-citation.json"} </w:instrText>
      </w:r>
      <w:r w:rsidRPr="00527ECF">
        <w:fldChar w:fldCharType="separate"/>
      </w:r>
      <w:r w:rsidR="00C5200E" w:rsidRPr="00527ECF">
        <w:t>(6)</w:t>
      </w:r>
      <w:r w:rsidRPr="00527ECF">
        <w:fldChar w:fldCharType="end"/>
      </w:r>
      <w:r w:rsidRPr="00527ECF">
        <w:t xml:space="preserve">. This provides a genetics-first framework for studying the biology underlying neurodevelopmental psychiatric disorders like schizophrenia </w:t>
      </w:r>
      <w:r w:rsidRPr="00527ECF">
        <w:fldChar w:fldCharType="begin"/>
      </w:r>
      <w:r w:rsidR="00C5200E" w:rsidRPr="00527ECF">
        <w:instrText xml:space="preserve"> ADDIN ZOTERO_ITEM CSL_CITATION {"citationID":"LJmCqUDE","properties":{"formattedCitation":"(7,8)","plainCitation":"(7,8)","noteIndex":0},"citationItems":[{"id":203,"uris":["http://zotero.org/users/local/ydeP6pQP/items/PF6R6IR4"],"itemData":{"id":203,"type":"article-journal","abstract":"Objective:\n\nCertain copy number variants (CNVs) greatly increase the risk of autism. The authors conducted a genetics-first study to investigate whether heterogeneity in the clinical presentation of autism is underpinned by specific genotype-phenotype relationships.\n\nMethods:\n\nThis international study included 547 individuals (mean age, 12.3 years [SD=4.2], 54% male) who were ascertained on the basis of having a genetic diagnosis of a rare CNV associated with high risk of autism (82 16p11.2 deletion carriers, 50 16p11.2 duplication carriers, 370 22q11.2 deletion carriers, and 45 22q11.2 duplication carriers), as well as 2,027 individuals (mean age, 9.1 years [SD=4.9], 86% male) with autism of heterogeneous etiology. Assessments included the Autism Diagnostic Interview–Revised and IQ testing.\n\nResults:\n\nThe four genetic variant groups differed in autism symptom severity, autism subdomain profile, and IQ profile. However, substantial variability was observed in phenotypic outcome in individual genetic variant groups (74%–97% of the variance, depending on the trait), whereas variability between groups was low (1%–21%, depending on the trait). CNV carriers who met autism criteria were compared with individuals with heterogeneous autism, and a range of profile differences were identified. When clinical cutoff scores were applied, 54% of individuals with one of the four CNVs who did not meet full autism diagnostic criteria had elevated levels of autistic traits.\n\nConclusions:\n\nMany CNV carriers do not meet full diagnostic criteria for autism but nevertheless meet clinical cutoffs for autistic traits. Although profile differences between variants were observed, there is considerable variability in clinical symptoms in the same variant.","container-title":"American Journal of Psychiatry","DOI":"10.1176/appi.ajp.2020.20010015","ISSN":"0002-953X","issue":"1","journalAbbreviation":"AJP","note":"publisher: American Psychiatric Publishing","page":"77-86","source":"ajp.psychiatryonline.org (Atypon)","title":"A Genetics-First Approach to Dissecting the Heterogeneity of Autism: Phenotypic Comparison of Autism Risk Copy Number Variants","title-short":"A Genetics-First Approach to Dissecting the Heterogeneity of Autism","volume":"178","author":[{"family":"Chawner","given":"Samuel J.R.A."},{"family":"Doherty","given":"Joanne L."},{"family":"Anney","given":"Richard J. L."},{"family":"Antshel","given":"Kevin M."},{"family":"Bearden","given":"Carrie E."},{"family":"Bernier","given":"Raphael"},{"family":"Chung","given":"Wendy K."},{"family":"Clements","given":"Caitlin C."},{"family":"Curran","given":"Sarah R."},{"family":"Cuturilo","given":"Goran"},{"family":"Fiksinski","given":"Ania M."},{"family":"Gallagher","given":"Louise"},{"family":"Goin-Kochel","given":"Robin P."},{"family":"Gur","given":"Raquel E."},{"family":"Hanson","given":"Ellen"},{"family":"Jacquemont","given":"Sebastien"},{"family":"Kates","given":"Wendy R."},{"family":"Kushan","given":"Leila"},{"family":"Maillard","given":"Anne M."},{"family":"McDonald-McGinn","given":"Donna M."},{"family":"Mihaljevic","given":"Marina"},{"family":"Miller","given":"Judith S."},{"family":"Moss","given":"Hayley"},{"family":"Pejovic-Milovancevic","given":"Milica"},{"family":"Schultz","given":"Robert T."},{"family":"Green-Snyder","given":"LeeAnne"},{"family":"Vorstman","given":"Jacob A."},{"family":"Wenger","given":"Tara L."},{"family":"Hall","given":"Jeremy"},{"family":"Owen","given":"Michael J."},{"family":"Bree","given":"Marianne B.M.","non-dropping-particle":"van den"}],"issued":{"date-parts":[["2021",1]]}}},{"id":211,"uris":["http://zotero.org/users/local/ydeP6pQP/items/RKLI5G7Q"],"itemData":{"id":211,"type":"article-journal","abstract":"Copy Number Variants (CNVs) are associated with elevated rates of neuropsychiatric disorders. A 'genetics-first' approach, involving the CNV effects on the brain, irrespective of clinical symptomatology, allows investigation of mechanisms underlying neuropsychiatric disorders in the general population. Recent years have seen an increasing number of larger multisite neuroimaging studies investigating the effect of CNVs on structural and functional brain endophenotypes. Alterations overlap with those found in idiopathic psychiatric conditions but effect sizes are twofold to fivefold larger. Here we review new CNV-associated structural and functional brain alterations and outline the future of neuroimaging genomics research, with particular emphasis on developing new resources for the study of high-risk CNVs and rare genomic variants.","container-title":"Current Opinion in Genetics &amp; Development","DOI":"10.1016/j.gde.2021.03.002","ISSN":"1879-0380","journalAbbreviation":"Curr Opin Genet Dev","language":"eng","note":"PMID: 33812299\nPMCID: PMC8205978","page":"88-98","source":"PubMed","title":"Structural and functional brain alterations revealed by neuroimaging in CNV carriers","volume":"68","author":[{"family":"Moreau","given":"Clara A."},{"family":"Ching","given":"Christopher Rk"},{"family":"Kumar","given":"Kuldeep"},{"family":"Jacquemont","given":"Sebastien"},{"family":"Bearden","given":"Carrie E."}],"issued":{"date-parts":[["2021",6]]}}}],"schema":"https://github.com/citation-style-language/schema/raw/master/csl-citation.json"} </w:instrText>
      </w:r>
      <w:r w:rsidRPr="00527ECF">
        <w:fldChar w:fldCharType="separate"/>
      </w:r>
      <w:r w:rsidR="00C5200E" w:rsidRPr="00527ECF">
        <w:t>(7,8)</w:t>
      </w:r>
      <w:r w:rsidRPr="00527ECF">
        <w:fldChar w:fldCharType="end"/>
      </w:r>
      <w:r w:rsidRPr="00527ECF">
        <w:t>.</w:t>
      </w:r>
    </w:p>
    <w:p w14:paraId="4EE72942" w14:textId="67AA057C" w:rsidR="003F27C9" w:rsidRPr="00527ECF" w:rsidRDefault="00000000">
      <w:pPr>
        <w:spacing w:before="240" w:after="240" w:line="480" w:lineRule="auto"/>
        <w:ind w:firstLine="720"/>
        <w:jc w:val="both"/>
      </w:pPr>
      <w:r w:rsidRPr="00527ECF">
        <w:t xml:space="preserve">Functional neuroimaging studies of psychosis spectrum disorders have consistently identified alterations in the functional connectivity (FC) of the thalamus, specifically, increased connectivity to somatomotor brain regions and decreased connectivity to frontoparietal associative regions compared to healthy controls </w:t>
      </w:r>
      <w:r w:rsidRPr="00527ECF">
        <w:fldChar w:fldCharType="begin"/>
      </w:r>
      <w:r w:rsidR="00C5200E" w:rsidRPr="00527ECF">
        <w:instrText xml:space="preserve"> ADDIN ZOTERO_ITEM CSL_CITATION {"citationID":"YHb0c3IB","properties":{"formattedCitation":"(9\\uc0\\u8211{}12)","plainCitation":"(9–12)","noteIndex":0},"citationItems":[{"id":100,"uris":["http://zotero.org/users/local/ydeP6pQP/items/HX3WZQAT"],"itemData":{"id":100,"type":"article-journal","abstract":"Schizophrenia is a devastating neuropsychiatric syndrome associated with distributed brain dysconnectivity that may involve large-scale thalamo-cortical systems. Incomplete characterization of thalamic connectivity in schizophrenia limits our understanding of its relationship to symptoms and to diagnoses with shared clinical presentation, such as bipolar illness, which may exist on a spectrum. Using resting-state functional magnetic resonance imaging, we characterized thalamic connectivity in 90 schizophrenia patients versus 90 matched controls via: (1) Subject-specific anatomically defined thalamic seeds; (2) anatomical and data-driven clustering to assay within-thalamus dysconnectivity; and (3) machine learning to classify diagnostic membership via thalamic connectivity for schizophrenia and for 47 bipolar patients and 47 matched controls. Schizophrenia analyses revealed functionally related disturbances: Thalamic over-connectivity with bilateral sensory–motor cortices, which predicted symptoms, but thalamic under-connectivity with prefrontal–striatal–cerebellar regions relative to controls, possibly reflective of sensory gating and top-down control disturbances. Clustering revealed that this dysconnectivity was prominent for thalamic nuclei densely connected with the prefrontal cortex. Classification and cross-diagnostic results suggest that thalamic dysconnectivity may be a neural marker for disturbances across diagnoses. Present findings, using one of the largest schizophrenia and bipolar neuroimaging samples to date, inform basic understanding of large-scale thalamo-cortical systems and provide vital clues about the complex nature of its disturbances in severe mental illness.","container-title":"Cerebral Cortex (New York, NY)","DOI":"10.1093/cercor/bht165","ISSN":"1047-3211","issue":"12","journalAbbreviation":"Cereb Cortex","note":"PMID: 23825317\nPMCID: PMC4224238","page":"3116-3130","source":"PubMed Central","title":"Characterizing Thalamo-Cortical Disturbances in Schizophrenia and Bipolar Illness","volume":"24","author":[{"family":"Anticevic","given":"Alan"},{"family":"Cole","given":"Michael W."},{"family":"Repovs","given":"Grega"},{"family":"Murray","given":"John D."},{"family":"Brumbaugh","given":"Margaret S."},{"family":"Winkler","given":"Anderson M."},{"family":"Savic","given":"Aleksandar"},{"family":"Krystal","given":"John H."},{"family":"Pearlson","given":"Godfrey D."},{"family":"Glahn","given":"David C."}],"issued":{"date-parts":[["2014",12]]}}},{"id":97,"uris":["http://zotero.org/users/local/ydeP6pQP/items/JPGNHHGT"],"itemData":{"id":97,"type":"article-journal","abstract":"The thalamus plays a central and dynamic role in information transmission and processing in the brain. Multiple studies reveal increasing association between schizophrenia and dysfunction of the thalamus, in particular the medial dorsal nucleus (MDN), and its projection targets. The medial dorsal thalamic connections to the prefrontal cortex are of particular interest, and explicit in vivo evidence of this connection in healthy humans is sparse. Additionally, recent neuroimaging evidence has demonstrated disconnection among a variety of cortical regions in schizophrenia, though the MDN thalamic prefrontal cortex network has not been extensively probed in schizophrenia. To this end, we have examined thalamo-anterior cingulate cortex connectivity using detection of low-frequency blood oxygen level dependence fluctuations (LFBF) during a resting-state paradigm. Eleven schizophrenic patients and 12 healthy control participants were enrolled in a study of brain thalamocortical connectivity. Resting-state data were collected, and seed-based connectivity analysis was performed to identify the thalamocortical network. First, we have shown there is MDN thalamocortical connectivity in healthy controls, thus demonstrating that LFBF analysis is a manner to probe the thalamocortical network. Additionally, we have found there is statistically significantly reduced thalamocortical connectivity in schizophrenics compared with matched healthy controls. We did not observe any significant difference in motor networks between groups. We have shown that the thalamocortical network is observable using resting-state connectivity in healthy controls and that this network is altered in schizophrenia. These data support a disruption model of the thalamocortical network and are consistent with a disconnection hypothesis of schizophrenia.","container-title":"Schizophrenia Bulletin","DOI":"10.1093/schbul/sbn145","ISSN":"0586-7614","issue":"4","journalAbbreviation":"Schizophr Bull","note":"PMID: 18990709\nPMCID: PMC2894601","page":"713-722","source":"PubMed Central","title":"Low-Frequency BOLD Fluctuations Demonstrate Altered Thalamocortical Connectivity in Schizophrenia","volume":"36","author":[{"family":"Welsh","given":"Robert C."},{"family":"Chen","given":"Ashley C."},{"family":"Taylor","given":"Stephan F."}],"issued":{"date-parts":[["2010",7]]}}},{"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id":106,"uris":["http://zotero.org/users/local/ydeP6pQP/items/ANV8XMVE"],"itemData":{"id":106,"type":"article-journal","abstract":"Objective\nThere is considerable evidence that the thalamus is abnormal in psychotic disorders. Resting-state fMRI (RS-fMRI) has revealed an intriguing pattern of thalamic dysconnectivity in psychosis characterized by reduced prefrontal cortex (PFC) connectivity and increased somatomotor-thalamic connectivity. However, critical knowledge gaps remain with respect to the onset, anatomical specificity, and clinical correlates of thalamic dysconnectivity in psychosis.\n\nMethod\nRS-fMRI was collected on 105 healthy subjects and 148 individuals with psychosis, including 53 early stage psychosis patients. Using all 253 subjects, the thalamus was parceled into functional regions-of-interest (ROIs) on the basis of connectivity with six a-priori defined cortical ROIs covering most of the cortical mantle. Functional connectivity between each cortical ROI and its corresponding thalamic ROI was quantified and compared across groups. Significant differences in the ROI-to-ROI analysis were followed up with voxel-wise seed-based analyses to further localize thalamic dysconnectivity.\n\nResults\nROI analysis revealed reduced PFC-thalamic connectivity and increased somatomotor-thalamic connectivity in both chronic and early stages psychosis patients. PFC hypo-connectivity and motor cortex hyper-connectivity correlated in patients suggesting they result from a common pathophysiological mechanism. Seed-based analyses revealed thalamic hypo-connectivity in psychosis localized to dorsolateral PFC, medial PFC, and cerebellar areas of the well-described ‘executive control’ network. Across all subjects, thalamic connectivity with areas of the fronto-parietal network correlated with cognitive functioning, including verbal learning and memory.\n\nConclusions\nThalamocortical dysconnectivity is present in both chronic and early stages of psychosis, includes reduced thalamic connectivity with the executive control network, and is related to cognitive impairment.","container-title":"Biological psychiatry","DOI":"10.1016/j.biopsych.2015.06.026","ISSN":"0006-3223","issue":"12","journalAbbreviation":"Biol Psychiatry","note":"PMID: 26248537\nPMCID: PMC4698230","page":"1016-1025","source":"PubMed Central","title":"Mapping thalamocortical functional connectivity in chronic and early stages of psychotic disorders","volume":"79","author":[{"family":"Woodward","given":"Neil D."},{"family":"Heckers","given":"Stephan"}],"issued":{"date-parts":[["2016",6,15]]}}}],"schema":"https://github.com/citation-style-language/schema/raw/master/csl-citation.json"} </w:instrText>
      </w:r>
      <w:r w:rsidRPr="00527ECF">
        <w:fldChar w:fldCharType="separate"/>
      </w:r>
      <w:r w:rsidR="00C5200E" w:rsidRPr="00527ECF">
        <w:t>(9–12)</w:t>
      </w:r>
      <w:r w:rsidRPr="00527ECF">
        <w:fldChar w:fldCharType="end"/>
      </w:r>
      <w:r w:rsidRPr="00527ECF">
        <w:t xml:space="preserve">. This marker is associated with conversion to psychosis in youth at clinical high risk (CHR) for the illness </w:t>
      </w:r>
      <w:r w:rsidRPr="00527ECF">
        <w:fldChar w:fldCharType="begin"/>
      </w:r>
      <w:r w:rsidR="00C5200E" w:rsidRPr="00527ECF">
        <w:instrText xml:space="preserve"> ADDIN ZOTERO_ITEM CSL_CITATION {"citationID":"1ZDvQhOS","properties":{"formattedCitation":"(13)","plainCitation":"(13)","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schema":"https://github.com/citation-style-language/schema/raw/master/csl-citation.json"} </w:instrText>
      </w:r>
      <w:r w:rsidRPr="00527ECF">
        <w:fldChar w:fldCharType="separate"/>
      </w:r>
      <w:r w:rsidR="00C5200E" w:rsidRPr="00527ECF">
        <w:t>(13)</w:t>
      </w:r>
      <w:r w:rsidRPr="00527ECF">
        <w:fldChar w:fldCharType="end"/>
      </w:r>
      <w:r w:rsidRPr="00527ECF">
        <w:t xml:space="preserve">. In a cross-sectional study comparing individuals (ages 7-26) with 22qDel to typically developing (TD) controls, we observed a similar pattern of thalamic hyper-connectivity to the somatomotor network and hypo-connectivity to frontoparietal regions </w:t>
      </w:r>
      <w:r w:rsidRPr="00527ECF">
        <w:fldChar w:fldCharType="begin"/>
      </w:r>
      <w:r w:rsidR="00C5200E" w:rsidRPr="00527ECF">
        <w:instrText xml:space="preserve"> ADDIN ZOTERO_ITEM CSL_CITATION {"citationID":"cnal7KHT","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This convergence of findings in idiopathic schizophrenia, CHR, and 22qDel may represent a shared phenotype relevant to psychosis risk. Interestingly, animal models of 22qDel implicate haploinsufficiency of the </w:t>
      </w:r>
      <w:r w:rsidRPr="00527ECF">
        <w:rPr>
          <w:i/>
        </w:rPr>
        <w:t>Dgcr8</w:t>
      </w:r>
      <w:r w:rsidRPr="00527ECF">
        <w:t xml:space="preserve"> gene (deleted in 22qDel) in elevation of thalamic dopamine D2 receptors and disrupted thalamocortical synchrony </w:t>
      </w:r>
      <w:r w:rsidRPr="00527ECF">
        <w:fldChar w:fldCharType="begin"/>
      </w:r>
      <w:r w:rsidR="00C5200E" w:rsidRPr="00527ECF">
        <w:instrText xml:space="preserve"> ADDIN ZOTERO_ITEM CSL_CITATION {"citationID":"UrcS6Td8","properties":{"formattedCitation":"(15,16)","plainCitation":"(15,16)","noteIndex":0},"citationItems":[{"id":139,"uris":["http://zotero.org/users/local/ydeP6pQP/items/J85TL8EG"],"itemData":{"id":139,"type":"article-journal","abstract":"Auditory hallucinations in schizophrenia are alleviated by antipsychotic agents that inhibit D2 dopamine receptors (Drd2s). The defective neural circuits and mechanisms of their sensitivity to antipsychotics are unknown. We identified a specific disruption of synaptic transmission at thalamocortical projections in the auditory cortex in murine models of schizophrenia-associated 22q11 deletion syndrome (22q11DS). This deficit is caused by an aberrant elevation of Drd2 in the thalamus, which renders 22q11DS thalamocortical projections sensitive to antipsychotics and causes a deficient acoustic startle response similar to that observed in schizophrenic patients. Haploinsufficiency of the microRNA-processing gene Dgcr8 is responsible for the Drd2 elevation and hypersensitivity of auditory thalamocortical projections to antipsychotics. This suggests that Dgcr8-microRNA-Drd2–dependent thalamocortical disruption is a pathogenic event underlying schizophrenia-associated psychosis.","container-title":"Science (New York, N.Y.)","DOI":"10.1126/science.1253895","ISSN":"0036-8075","issue":"6188","journalAbbreviation":"Science","note":"PMID: 24904170\nPMCID: PMC4349506","page":"1178-1182","source":"PubMed Central","title":"Specific disruption of thalamic inputs to the auditory cortex in schizophrenia models","volume":"344","author":[{"family":"Chun","given":"Sungkun"},{"family":"Westmoreland","given":"Joby J."},{"family":"Bayazitov","given":"Ildar T."},{"family":"Eddins","given":"Donnie"},{"family":"Pani","given":"Amar K."},{"family":"Smeyne","given":"Richard J."},{"family":"Yu","given":"Jing"},{"family":"Blundon","given":"Jay A."},{"family":"Zakharenko","given":"Stanislav S."}],"issued":{"date-parts":[["2014",6,6]]}}},{"id":136,"uris":["http://zotero.org/users/local/ydeP6pQP/items/DNDKJZ2Z"],"itemData":{"id":136,"type":"article-journal","abstract":"Although 22q11.2 deletion syndrome (22q11DS) is associated with early-life behavioral abnormalities, affected individuals are also at high risk for the development of schizophrenia symptoms, including psychosis, later in life. Auditory thalamocortical (TC) projections recently emerged as a neural circuit that is specifically disrupted in mouse models of 22q11DS (hereafter referred to as 22q11DS mice), in which haploinsufficiency of the microRNA (miRNA)-processing-factor-encoding gene Dgcr8 results in the elevation of the dopamine receptor Drd2 in the auditory thalamus, an abnormal sensitivity of thalamocortical projections to antipsychotics, and an abnormal acoustic-startle response. Here we show that these auditory TC phenotypes have a delayed onset in 22q11DS mice and are associated with an age-dependent reduction of miR-338-3p, a miRNA that targets Drd2 and is enriched in the thalamus of both humans and mice. Replenishing depleted miR-338-3p in mature 22q11DS mice rescued the TC abnormalities, and deletion of Mir338 (which encodes miR-338-3p) or reduction of miR-338-3p expression mimicked the TC and behavioral deficits and eliminated the age dependence of these deficits. Therefore, miR-338-3p depletion is necessary and sufficient to disrupt auditory TC signaling in 22q11DS mice, and it may mediate the pathogenic mechanism of 22q11DS-related psychosis and control its late onset.","container-title":"Nature Medicine","DOI":"10.1038/nm.4240","ISSN":"1546-170X","issue":"1","journalAbbreviation":"Nat Med","language":"eng","note":"PMID: 27892953\nPMCID: PMC5218899","page":"39-48","source":"PubMed","title":"Thalamic miR-338-3p mediates auditory thalamocortical disruption and its late onset in models of 22q11.2 microdeletion","volume":"23","author":[{"family":"Chun","given":"Sungkun"},{"family":"Du","given":"Fei"},{"family":"Westmoreland","given":"Joby J."},{"family":"Han","given":"Seung Baek"},{"family":"Wang","given":"Yong-Dong"},{"family":"Eddins","given":"Donnie"},{"family":"Bayazitov","given":"Ildar T."},{"family":"Devaraju","given":"Prakash"},{"family":"Yu","given":"Jing"},{"family":"Mellado Lagarde","given":"Marcia M."},{"family":"Anderson","given":"Kara"},{"family":"Zakharenko","given":"Stanislav S."}],"issued":{"date-parts":[["2017",1]]}}}],"schema":"https://github.com/citation-style-language/schema/raw/master/csl-citation.json"} </w:instrText>
      </w:r>
      <w:r w:rsidRPr="00527ECF">
        <w:fldChar w:fldCharType="separate"/>
      </w:r>
      <w:r w:rsidR="00C5200E" w:rsidRPr="00527ECF">
        <w:t>(15,16)</w:t>
      </w:r>
      <w:r w:rsidRPr="00527ECF">
        <w:fldChar w:fldCharType="end"/>
      </w:r>
      <w:r w:rsidRPr="00527ECF">
        <w:t xml:space="preserve"> and may indicate an underlying neurobiological mechanism driving this dysfunction in 22qDel. </w:t>
      </w:r>
    </w:p>
    <w:p w14:paraId="15269A34" w14:textId="22BD4F7E" w:rsidR="003F27C9" w:rsidRPr="00527ECF" w:rsidRDefault="00000000">
      <w:pPr>
        <w:spacing w:before="240" w:after="240" w:line="480" w:lineRule="auto"/>
        <w:ind w:firstLine="720"/>
        <w:jc w:val="both"/>
      </w:pPr>
      <w:r w:rsidRPr="00527ECF">
        <w:lastRenderedPageBreak/>
        <w:t xml:space="preserve">Thalamic dysconnectivity has additional cross-diagnostic relevance. Functional neuroimaging studies in autistic individuals have consistently observed altered thalamocortical FC </w:t>
      </w:r>
      <w:r w:rsidRPr="00527ECF">
        <w:fldChar w:fldCharType="begin"/>
      </w:r>
      <w:r w:rsidR="00C5200E" w:rsidRPr="00527ECF">
        <w:instrText xml:space="preserve"> ADDIN ZOTERO_ITEM CSL_CITATION {"citationID":"GjNFYtIr","properties":{"formattedCitation":"(17\\uc0\\u8211{}20)","plainCitation":"(17–20)","noteIndex":0},"citationItems":[{"id":148,"uris":["http://zotero.org/users/local/ydeP6pQP/items/KA65AS9I"],"itemData":{"id":148,"type":"article-journal","abstract":"Background\nIndividuals with autism spectrum disorder (ASD) exhibit differences in basic sensorimotor processing as well as general cortical excitability. These observations converge to implicate thalamocortical connectivity as a potential unifying neural mechanism. The goal of this study was to clarify mixed findings on thalamocortical functional connectivity in a large sample of individuals with ASD.\nMethods\nUsing the Autism Brain Imaging Data Exchange, we examined thalamocortical functional connectivity in 228 individuals with ASD and a matched comparison group of 228 typically developing individuals. To fully characterize thalamocortical functional networks, we employed complementary seed-based approaches that examined connectivity of major cortical divisions (e.g., prefrontal cortex, temporal lobe) with the thalamus and whole-brain connectivity of specific thalamic subregions.\nResults\nThe prefrontal cortex, temporal lobe, and sensorimotor cortex exhibited hyperconnectivity with the thalamus in individuals with ASD. In the whole-brain analysis, hyperconnectivity of several thalamic seeds included multiple cortical areas but tended to converge in temporal cortical areas, including the temporoparietal junction. Follow-up analyses of age effects revealed that the connectivity abnormalities in individuals with ASD were more pronounced in adolescents compared with children and adults.\nConclusions\nThese results confirm previous findings of temporal and motor thalamocortical hyperconnectivity in ASD and extend them to include somatosensory and prefrontal cortices. Although not directly addressable with the data available in the Autism Brain Imaging Data Exchange, this widespread hyperconnectivity could theoretically account for sensorimotor symptoms and general cortical excitability in ASD. Future studies should target comprehensive clinical and behavioral characterization in combination with functional connectivity to explore this possibility.","container-title":"Biological Psychiatry: Cognitive Neuroscience and Neuroimaging","DOI":"10.1016/j.bpsc.2016.09.002","ISSN":"2451-9022","issue":"1","journalAbbreviation":"Biological Psychiatry: Cognitive Neuroscience and Neuroimaging","language":"en","page":"76-84","source":"ScienceDirect","title":"Thalamocortical Dysconnectivity in Autism Spectrum Disorder: An Analysis of the Autism Brain Imaging Data Exchange","title-short":"Thalamocortical Dysconnectivity in Autism Spectrum Disorder","volume":"2","author":[{"family":"Woodward","given":"Neil D."},{"family":"Giraldo-Chica","given":"Monica"},{"family":"Rogers","given":"Baxter"},{"family":"Cascio","given":"Carissa J."}],"issued":{"date-parts":[["2017",1,1]]}}},{"id":207,"uris":["http://zotero.org/users/local/ydeP6pQP/items/BIJBC4LG"],"itemData":{"id":207,"type":"article-journal","abstract":"IMPORTANCE: Individuals with autism spectrum disorder (ASD) exhibit severe difficulties in social interaction, motor coordination, behavioral flexibility, and atypical sensory processing, with considerable interindividual variability. This heterogeneous set of symptoms recently led to investigating the presence of abnormalities in the interaction across large-scale brain networks. To date, studies have focused either on constrained sets of brain regions or whole-brain analysis, rather than focusing on the interaction between brain networks.\nOBJECTIVES: To compare the intrinsic functional connectivity between brain networks in a large sample of individuals with ASD and typically developing control subjects and to estimate to what extent group differences would predict autistic traits and reflect different developmental trajectories.\nDESIGN, SETTING, AND PARTICIPANTS: We studied 166 male individuals (mean age, 17.6 years; age range, 7-50 years) diagnosed as having DSM-IV-TR autism or Asperger syndrome and 193 typical developing male individuals (mean age, 16.9 years; age range, 6.5-39.4 years) using resting-state functional magnetic resonance imaging (MRI). Participants were matched for age, IQ, head motion, and eye status (open or closed) in the MRI scanner. We analyzed data from the Autism Brain Imaging Data Exchange (ABIDE), an aggregated MRI data set from 17 centers, made public in August 2012.\nMAIN OUTCOMES AND MEASURES: We estimated correlations between time courses of brain networks extracted using a data-driven method (independent component analysis). Subsequently, we associated estimates of interaction strength between networks with age and autistic traits indexed by the Social Responsiveness Scale.\nRESULTS: Relative to typically developing control participants, individuals with ASD showed increased functional connectivity between primary sensory networks and subcortical networks (thalamus and basal ganglia) (all t ≥ 3.13, P &lt; .001 corrected). The strength of such connections was associated with the severity of autistic traits in the ASD group (all r ≥ 0.21, P &lt; .0067 corrected). In addition, subcortico-cortical interaction decreased with age in the entire sample (all r ≤ -0.09, P &lt; .012 corrected), although this association was significant only in typically developing participants (all r ≤ -0.13, P &lt; .009 corrected).\nCONCLUSIONS AND RELEVANCE: Our results showing ASD-related impairment in the interaction between primary sensory cortices and subcortical regions suggest that the sensory processes they subserve abnormally influence brain information processing in individuals with ASD. This might contribute to the occurrence of hyposensitivity or hypersensitivity and of difficulties in top-down regulation of behavior.","container-title":"JAMA psychiatry","DOI":"10.1001/jamapsychiatry.2015.0101","ISSN":"2168-6238","issue":"8","journalAbbreviation":"JAMA Psychiatry","language":"eng","note":"PMID: 26061743\nPMCID: PMC5008437","page":"767-777","source":"PubMed","title":"Increased Functional Connectivity Between Subcortical and Cortical Resting-State Networks in Autism Spectrum Disorder","volume":"72","author":[{"family":"Cerliani","given":"Leonardo"},{"family":"Mennes","given":"Maarten"},{"family":"Thomas","given":"Rajat M."},{"family":"Di Martino","given":"Adriana"},{"family":"Thioux","given":"Marc"},{"family":"Keysers","given":"Christian"}],"issued":{"date-parts":[["2015",8]]}}},{"id":220,"uris":["http://zotero.org/users/local/ydeP6pQP/items/FBUBQHNL"],"itemData":{"id":220,"type":"article-journal","abstract":"Preliminary evidence suggests aberrant (mostly reduced) thalamocortical (TC) connectivity in autism spectrum disorder (ASD), but despite the crucial role of thalamus in sensorimotor functions and its extensive connectivity with cerebral cortex, relevant evidence remains limited. We performed a comprehensive investigation of region-specific TC connectivity in ASD. Resting-state functional MRI and diffusion tensor imaging (DTI) data were acquired for 60 children and adolescents with ASD (ages 7-17 years) and 45 age, sex, and IQ-matched typically developing (TD) participants. We examined intrinsic functional connectivity (iFC) and anatomical connectivity (probabilistic tractography) with thalamus, using 68 unilateral cerebral cortical regions of interest (ROIs). For frontal and parietal lobes, iFC was atypically reduced in the ASD group for supramodal association cortices, but was increased for cingulate gyri and motor cortex. Temporal iFC was characterized by overconnectivity for auditory cortices, but underconnectivity for amygdalae. Occipital iFC was broadly reduced in the ASD group. DTI indices (such as increased radial diffusion) for regions with group differences in iFC further indicated compromised anatomical connectivity, especially for frontal ROIs, in the ASD group. Our findings highlight the regional specificity of aberrant TC connectivity in ASD. Their overall pattern can be largely accounted for by functional overconnectivity with limbic and sensorimotor regions, but underconnectivity with supramodal association cortices. This could be related to comparatively early maturation of limbic and sensorimotor regions in the context of early overgrowth in ASD, at the expense of TC connectivity with later maturing cortical regions.","container-title":"Human Brain Mapping","DOI":"10.1002/hbm.22938","ISSN":"1097-0193","issue":"11","journalAbbreviation":"Hum Brain Mapp","language":"eng","note":"PMID: 26493162\nPMCID: PMC4768761","page":"4497-4511","source":"PubMed","title":"Regional specificity of aberrant thalamocortical connectivity in autism","volume":"36","author":[{"family":"Nair","given":"Aarti"},{"family":"Carper","given":"Ruth A."},{"family":"Abbott","given":"Angela E."},{"family":"Chen","given":"Colleen P."},{"family":"Solders","given":"Seraphina"},{"family":"Nakutin","given":"Sarah"},{"family":"Datko","given":"Michael C."},{"family":"Fishman","given":"Inna"},{"family":"Müller","given":"Ralph-Axel"}],"issued":{"date-parts":[["2015",11]]}}},{"id":214,"uris":["http://zotero.org/users/local/ydeP6pQP/items/9BLV222U"],"itemData":{"id":214,"type":"article-journal","abstract":"Autism spectrum disorder (ASD) is a neurodevelopment disorder characterized by atypical connectivity within and across multiple brain systems. We aimed to explore information transmission from the sensory periphery to information processing centers of the brain across thalamo-cortical circuits in ASD. A large multicenter dataset from the autism brain imaging data exchange was utilized. A thalamus template derived from the Automatic Anatomic Labeling atlas was subdivided into six subregions corresponding to six cortical regions using a “winner-takes-all” strategy. Granger causality analysis (GCA) was then applied to calculate effective connectivity from subregions of the thalamus to the corresponding cortical regions. Results demonstrate reduced effective connectivity from the thalamus to left prefrontal cortex (P = 0.023), right posterior parietal cortex (P = 0.03), and bilateral temporal cortex (left: P = 0.014; right: P = 0.015) in ASD compared with healthy control (HC) participants. The GCA values of the thalamus-bilateral temporal cortex connections were significantly negatively correlated with communication scores as assessed by the autism diagnostic observation schedule in the ASD group (left: P = 0.037; right: P = 0.007). Age-related analyses showed that the strengths of the thalamus-bilateral temporal cortex connections were significantly positively correlated with age in the HC group (left: P = 0.013; right: P = 0.016), but not in the ASD group (left: P = 0.506; right: P = 0.219). These results demonstrate impaired thalamo-cortical information transmission in ASD and suggest that atypical development of thalamus-temporal cortex connections may relate to communication deficits in the disorder. Autism Res 2016, 9: 1183–1190. © 2016 International Society for Autism Research, Wiley Periodicals, Inc.","container-title":"Autism Research","DOI":"10.1002/aur.1614","ISSN":"1939-3806","issue":"11","language":"en","license":"© 2016 International Society for Autism Research, Wiley Periodicals, Inc.","note":"_eprint: https://onlinelibrary.wiley.com/doi/pdf/10.1002/aur.1614","page":"1183-1190","source":"Wiley Online Library","title":"Atypical effective connectivity of thalamo-cortical circuits in autism spectrum disorder","volume":"9","author":[{"family":"Chen","given":"Heng"},{"family":"Uddin","given":"Lucina Q."},{"family":"Zhang","given":"Youxue"},{"family":"Duan","given":"Xujun"},{"family":"Chen","given":"Huafu"}],"issued":{"date-parts":[["2016"]]}}}],"schema":"https://github.com/citation-style-language/schema/raw/master/csl-citation.json"} </w:instrText>
      </w:r>
      <w:r w:rsidRPr="00527ECF">
        <w:fldChar w:fldCharType="separate"/>
      </w:r>
      <w:r w:rsidR="00C5200E" w:rsidRPr="00527ECF">
        <w:t>(17–20)</w:t>
      </w:r>
      <w:r w:rsidRPr="00527ECF">
        <w:fldChar w:fldCharType="end"/>
      </w:r>
      <w:r w:rsidRPr="00527ECF">
        <w:t xml:space="preserve">. Many of these findings converge on increased connectivity within sensory networks. Furthermore, a broad convergence on disrupted thalamic connectivity has been identified in the functional connectomes from multiple idiopathic psychiatric conditions and neurodevelopmental CNVs </w:t>
      </w:r>
      <w:r w:rsidRPr="00527ECF">
        <w:fldChar w:fldCharType="begin"/>
      </w:r>
      <w:r w:rsidR="00C5200E" w:rsidRPr="00527ECF">
        <w:instrText xml:space="preserve"> ADDIN ZOTERO_ITEM CSL_CITATION {"citationID":"u8smDKkh","properties":{"formattedCitation":"(21,22)","plainCitation":"(21,22)","noteIndex":0},"citationItems":[{"id":162,"uris":["http://zotero.org/users/local/ydeP6pQP/items/FLQYZATG"],"itemData":{"id":162,"type":"article-journal","abstract":"Background\nPolygenicity and genetic heterogeneity pose great challenges for studying psychiatric conditions. Genetically informed approaches have been implemented in neuroimaging studies to address this issue. However, the effects on functional connectivity of rare and common genetic risks for psychiatric disorders are largely unknown. Our objectives were to estimate and compare the effect sizes on brain connectivity of psychiatric genomic risk factors with various levels of complexity: oligogenic copy number variants (CNVs), multigenic CNVs, and polygenic risk scores (PRSs) as well as idiopathic psychiatric conditions and traits.\nMethods\nResting-state functional magnetic resonance imaging data were processed using the same pipeline across 9 datasets. Twenty-nine connectome-wide association studies were performed to characterize the effects of 15 CNVs (1003 carriers), 7 PRSs, 4 idiopathic psychiatric conditions (1022 individuals with autism, schizophrenia, bipolar conditions, or attention-deficit/hyperactivity disorder), and 2 traits (31,424 unaffected control subjects).\nResults\nEffect sizes on connectivity were largest for psychiatric CNVs (estimates: 0.2–0.65 z score), followed by psychiatric conditions (0.15–0.42), neuroticism and fluid intelligence (0.02–0.03), and PRSs (0.01–0.02). Effect sizes of CNVs on connectivity were correlated to their effects on cognition and risk for disease (r = 0.9, p = 5.93 × 10−6). However, effect sizes of CNVs adjusted for the number of genes significantly decreased from small oligogenic to large multigenic CNVs (r = −0.88, p = 8.78 × 10−6). PRSs had disproportionately low effect sizes on connectivity compared with CNVs conferring similar risk for disease.\nConclusions\nHeterogeneity and polygenicity affect our ability to detect brain connectivity alterations underlying psychiatric manifestations.","collection-title":"Genetics and Neurodevelopment In Psychiatry","container-title":"Biological Psychiatry","DOI":"10.1016/j.biopsych.2022.08.024","ISSN":"0006-3223","issue":"1","journalAbbreviation":"Biological Psychiatry","language":"en","page":"45-58","source":"ScienceDirect","title":"Genetic Heterogeneity Shapes Brain Connectivity in Psychiatry","volume":"93","author":[{"family":"Moreau","given":"Clara A."},{"family":"Harvey","given":"Annabelle"},{"family":"Kumar","given":"Kuldeep"},{"family":"Huguet","given":"Guillaume"},{"family":"Urchs","given":"Sebastian G. W."},{"family":"Douard","given":"Elise A."},{"family":"Schultz","given":"Laura M."},{"family":"Sharmarke","given":"Hanad"},{"family":"Jizi","given":"Khadije"},{"family":"Martin","given":"Charles-Olivier"},{"family":"Younis","given":"Nadine"},{"family":"Tamer","given":"Petra"},{"family":"Rolland","given":"Thomas"},{"family":"Martineau","given":"Jean-Louis"},{"family":"Orban","given":"Pierre"},{"family":"Silva","given":"Ana Isabel"},{"family":"Hall","given":"Jeremy"},{"family":"Bree","given":"Marianne B. M.","non-dropping-particle":"van den"},{"family":"Owen","given":"Michael J."},{"family":"Linden","given":"David E. J."},{"family":"Labbe","given":"Aurelie"},{"family":"Lippé","given":"Sarah"},{"family":"Bearden","given":"Carrie E."},{"family":"Almasy","given":"Laura"},{"family":"Glahn","given":"David C."},{"family":"Thompson","given":"Paul M."},{"family":"Bourgeron","given":"Thomas"},{"family":"Bellec","given":"Pierre"},{"family":"Jacquemont","given":"Sebastien"}],"issued":{"date-parts":[["2023",1,1]]}}},{"id":160,"uris":["http://zotero.org/users/local/ydeP6pQP/items/VD283H7F"],"itemData":{"id":160,"type":"article-journal","abstract":"Pleiotropy occurs when a genetic variant influences more than one trait. This is a key property of the genomic architecture of psychiatric disorders and has been observed for rare and common genomic variants. It is reasonable to hypothesize that the microscale genetic overlap (pleiotropy) across psychiatric conditions and cognitive traits may lead to similar overlaps at the macroscale brain level such as large-scale brain functional networks.We took advantage of brain connectivity, measured by resting-state functional MRI to measure the effects of pleiotropy on large-scale brain networks, a putative step from genes to behaviour. We processed nine resting-state functional MRI datasets including 32 726 individuals and computed connectome-wide profiles of seven neuropsychiatric copy-number-variants, five polygenic scores, neuroticism and fluid intelligence as well as four idiopathic psychiatric conditions.Nine out of 19 pairs of conditions and traits showed significant functional connectivity correlations (rFunctional connectivity), which could be explained by previously published levels of genomic (rGenetic) and transcriptomic (rTranscriptomic) correlations with moderate to high concordance: rGenetic—rFunctional connectivity = 0.71 [0.40–0.87] and rTranscriptomic—rFunctional connectivity = 0.83 [0.52; 0.94]. Extending this analysis to functional connectivity profiles associated with rare and common genetic risk showed that 30 out of 136 pairs of connectivity profiles were correlated above chance. These similarities between genetic risks and psychiatric disorders at the connectivity level were mainly driven by the overconnectivity of the thalamus and the somatomotor networks. Our findings suggest a substantial genetic component for shared connectivity profiles across conditions and traits, opening avenues to delineate general mechanisms—amenable to intervention—across psychiatric conditions and genetic risks.","container-title":"Brain","DOI":"10.1093/brain/awac315","ISSN":"0006-8950","issue":"4","journalAbbreviation":"Brain","page":"1686-1696","source":"Silverchair","title":"Brain functional connectivity mirrors genetic pleiotropy in psychiatric conditions","volume":"146","author":[{"family":"Moreau","given":"Clara A"},{"family":"Kumar","given":"Kuldeep"},{"family":"Harvey","given":"Annabelle"},{"family":"Huguet","given":"Guillaume"},{"family":"Urchs","given":"Sebastian G W"},{"family":"Schultz","given":"Laura M"},{"family":"Sharmarke","given":"Hanad"},{"family":"Jizi","given":"Khadije"},{"family":"Martin","given":"Charles-Olivier"},{"family":"Younis","given":"Nadine"},{"family":"Tamer","given":"Petra"},{"family":"Martineau","given":"Jean-Louis"},{"family":"Orban","given":"Pierre"},{"family":"Silva","given":"Ana Isabel"},{"family":"Hall","given":"Jeremy"},{"family":"Bree","given":"Marianne B M","non-dropping-particle":"van den"},{"family":"Owen","given":"Michael J"},{"family":"Linden","given":"David E J"},{"family":"Lippé","given":"Sarah"},{"family":"Bearden","given":"Carrie E"},{"family":"Almasy","given":"Laura"},{"family":"Glahn","given":"David C"},{"family":"Thompson","given":"Paul M"},{"family":"Bourgeron","given":"Thomas"},{"family":"Bellec","given":"Pierre"},{"family":"Jacquemont","given":"Sebastien"}],"issued":{"date-parts":[["2023",4,3]]}}}],"schema":"https://github.com/citation-style-language/schema/raw/master/csl-citation.json"} </w:instrText>
      </w:r>
      <w:r w:rsidRPr="00527ECF">
        <w:fldChar w:fldCharType="separate"/>
      </w:r>
      <w:r w:rsidR="00C5200E" w:rsidRPr="00527ECF">
        <w:t>(21,22)</w:t>
      </w:r>
      <w:r w:rsidRPr="00527ECF">
        <w:fldChar w:fldCharType="end"/>
      </w:r>
      <w:r w:rsidRPr="00527ECF">
        <w:t xml:space="preserve">. </w:t>
      </w:r>
    </w:p>
    <w:p w14:paraId="04F66C79" w14:textId="7ECA8927" w:rsidR="003F27C9" w:rsidRPr="00527ECF" w:rsidRDefault="00000000">
      <w:pPr>
        <w:spacing w:before="240" w:after="240" w:line="480" w:lineRule="auto"/>
        <w:ind w:firstLine="720"/>
        <w:jc w:val="both"/>
      </w:pPr>
      <w:r w:rsidRPr="00527ECF">
        <w:t xml:space="preserve">The thalamus is a heterogeneous structure with dense reciprocal connections across the cortex </w:t>
      </w:r>
      <w:r w:rsidRPr="00527ECF">
        <w:fldChar w:fldCharType="begin"/>
      </w:r>
      <w:r w:rsidR="00C5200E" w:rsidRPr="00527ECF">
        <w:instrText xml:space="preserve"> ADDIN ZOTERO_ITEM CSL_CITATION {"citationID":"ViWenOHC","properties":{"formattedCitation":"(23)","plainCitation":"(23)","noteIndex":0},"citationItems":[{"id":165,"uris":["http://zotero.org/users/local/ydeP6pQP/items/RVA3KJF3"],"itemData":{"id":165,"type":"book","abstract":"It is now more than fifty years since Sir Wilfrid Le Gros Clark (1932a) published his Arris and Gale lectures on the structure and connections of the thalamus. This authoritative overview came at a time when thalamic studies were passing from a descriptive to an experimental phase and, in his review, Le Gros Clark was able to cover virtually every aspect of the organization and development and much of the comparative anatomy of the thalamus then known. It is also approaching a half-century since A. Earl Walker (1938a) wrote The Primate Thalamus, which was strongly experimental, but with many Clinical in sights, and which he described as \"an attempt to elucidate the role of the thalamus in sensation. \" The intervening years have seen published a few reports of con ferences on aspects of thalamic organization and function but no monographs comparable to those of Le Gros Clark or Walker. Perhaps this is understandable when one considers, not so much the enormity of the new data that have been added, but rather the emphasis upon individual thalamic nuclei as components of separate functional systems, not all of them sensory. It is probably also true to say that studies in the commoner experimental animals such as the rat, cat, and monkey have been so productive in their own right that there was little interest in making an across-species synthesis.","ISBN":"978-1-4615-1749-8","language":"en","note":"Google-Books-ID: myULCAAAQBAJ","number-of-pages":"916","publisher":"Springer Science &amp; Business Media","source":"Google Books","title":"The Thalamus","author":[{"family":"Jones","given":"Edward G."}],"issued":{"date-parts":[["2012",12,6]]}},"label":"page"}],"schema":"https://github.com/citation-style-language/schema/raw/master/csl-citation.json"} </w:instrText>
      </w:r>
      <w:r w:rsidRPr="00527ECF">
        <w:fldChar w:fldCharType="separate"/>
      </w:r>
      <w:r w:rsidR="00C5200E" w:rsidRPr="00527ECF">
        <w:t>(23)</w:t>
      </w:r>
      <w:r w:rsidRPr="00527ECF">
        <w:fldChar w:fldCharType="end"/>
      </w:r>
      <w:r w:rsidRPr="00527ECF">
        <w:t xml:space="preserve">. Structural and functional connectivity with the cortex across sensory and associative networks is thus a core organizational feature of the thalamus </w:t>
      </w:r>
      <w:r w:rsidRPr="00527ECF">
        <w:fldChar w:fldCharType="begin"/>
      </w:r>
      <w:r w:rsidR="00C5200E" w:rsidRPr="00527ECF">
        <w:instrText xml:space="preserve"> ADDIN ZOTERO_ITEM CSL_CITATION {"citationID":"40zEcU5x","properties":{"formattedCitation":"(24,25)","plainCitation":"(24,25)","noteIndex":0},"citationItems":[{"id":174,"uris":["http://zotero.org/users/local/ydeP6pQP/items/F37ZKJEF"],"itemData":{"id":174,"type":"article-journal","abstract":"Various studies have indicated that the thalamus is involved in controlling both cortico-cortical information flow and cortical communication with the rest of the brain. Detailed anatomy and functional connectivity patterns of the thalamocortical system are essential to understanding the cortical organization and pathophysiology of a wide range of thalamus-related neurological and neuropsychiatric diseases. The current study used resting-state fMRI to investigate the topography of the human thalamocortical system from a functional perspective. The thalamus-related cortical networks were identified by performing independent component analysis on voxel-based thalamic functional connectivity maps across a large group of subjects. The resulting functional brain networks were very similar to well-established resting-state network maps. Using these brain network components in a spatial regression model with each thalamic voxel's functional connectivity map, we localized the thalamic subdivisions related to each brain network. For instance, the medial dorsal nucleus was shown to be associated with the default mode, the bilateral executive, the medial visual networks; and the pulvinar nucleus was involved in both the dorsal attention and the visual networks. These results revealed that a single nucleus may have functional connections with multiple cortical regions or even multiple functional networks, and may be potentially related to the function of mediation or modulation of multiple cortical networks. This observed organization of thalamocortical system provided a reference for studying the functions of thalamic sub-regions. The importance of intrinsic connectivity-based mapping of the thalamocortical relationship is discussed, as well as the applicability of the approach for future studies.","container-title":"Brain Structure &amp; Function","DOI":"10.1007/s00429-015-1018-7","ISSN":"1863-2661","issue":"4","journalAbbreviation":"Brain Struct Funct","language":"eng","note":"PMID: 25924563\nPMCID: PMC6363530","page":"1971-1984","source":"PubMed","title":"Functional topography of the thalamocortical system in human","volume":"221","author":[{"family":"Yuan","given":"Rui"},{"family":"Di","given":"Xin"},{"family":"Taylor","given":"Paul A."},{"family":"Gohel","given":"Suril"},{"family":"Tsai","given":"Yuan-Hsiung"},{"family":"Biswal","given":"Bharat B."}],"issued":{"date-parts":[["2016",5]]}}},{"id":216,"uris":["http://zotero.org/users/local/ydeP6pQP/items/SF3TJJ3P"],"itemData":{"id":216,"type":"article-journal","abstract":"The thalamus is a small, bilateral structure in the diencephalon that integrates signals from many areas of the CNS. This critical anatomical position allows the thalamus to influence whole-brain activity and adaptive behaviour. However, traditional research paradigms have struggled to attribute specific functions to the thalamus, and it has remained understudied in the human neuroimaging literature. Recent advances in analytical techniques and increased accessibility to large, high-quality data sets have brought forth a series of studies and findings that (re-)establish the thalamus as a core region of interest in human cognitive neuroscience, a field that otherwise remains cortico-centric. In this Perspective, we argue that using whole-brain neuroimaging approaches to investigate the thalamus and its interaction with the rest of the brain is key for understanding systems-level control of information processing. To this end, we highlight the role of the thalamus in shaping a range of functional signatures, including evoked activity, interregional connectivity, network topology and neuronal variability, both at rest and during the performance of cognitive tasks.","container-title":"Nature Reviews Neuroscience","DOI":"10.1038/s41583-023-00701-0","ISSN":"1471-0048","journalAbbreviation":"Nat Rev Neurosci","language":"en","license":"2023 Springer Nature Limited","note":"publisher: Nature Publishing Group","page":"1-15","source":"www.nature.com","title":"The impact of the human thalamus on brain-wide information processing","author":[{"family":"Shine","given":"James M."},{"family":"Lewis","given":"Laura D."},{"family":"Garrett","given":"Douglas D."},{"family":"Hwang","given":"Kai"}],"issued":{"date-parts":[["2023",5,26]]}}}],"schema":"https://github.com/citation-style-language/schema/raw/master/csl-citation.json"} </w:instrText>
      </w:r>
      <w:r w:rsidRPr="00527ECF">
        <w:fldChar w:fldCharType="separate"/>
      </w:r>
      <w:r w:rsidR="00C5200E" w:rsidRPr="00527ECF">
        <w:t>(24,25)</w:t>
      </w:r>
      <w:r w:rsidRPr="00527ECF">
        <w:fldChar w:fldCharType="end"/>
      </w:r>
      <w:r w:rsidRPr="00527ECF">
        <w:t xml:space="preserve">. Thalamocortical FC patterns specific to sensory and associative networks emerge early in development and have been identified in infancy </w:t>
      </w:r>
      <w:r w:rsidRPr="00527ECF">
        <w:fldChar w:fldCharType="begin"/>
      </w:r>
      <w:r w:rsidR="00C5200E" w:rsidRPr="00527ECF">
        <w:instrText xml:space="preserve"> ADDIN ZOTERO_ITEM CSL_CITATION {"citationID":"4MNq0kJF","properties":{"formattedCitation":"(26)","plainCitation":"(26)","noteIndex":0},"citationItems":[{"id":171,"uris":["http://zotero.org/users/local/ydeP6pQP/items/5W3PAI6X"],"itemData":{"id":171,"type":"article-journal","abstract":"Although commonly viewed as a sensory information relay center, the thalamus has been increasingly recognized as an essential node in various higher-order cognitive circuits, and the underlying thalamocortical interaction mechanism has attracted increasing scientific interest. However, the development of thalamocortical connections and how such development relates to cognitive processes during the earliest stages of life remain largely unknown. Leveraging a large human pediatric sample (N = 143) with longitudinal resting-state fMRI scans and cognitive data collected during the first 2 years of life, we aimed to characterize the age-dependent development of thalamocortical connectivity patterns by examining the functional relationship between the thalamus and nine cortical functional networks and determine the correlation between thalamocortical connectivity and cognitive performance at ages 1 and 2 years. Our results revealed that the thalamus–sensorimotor and thalamus–salience connectivity networks were already present in neonates, whereas the thalamus–medial visual and thalamus–default mode network connectivity emerged later, at 1 year of age. More importantly, brain–behavior analyses based on the Mullen Early Learning Composite Score and visual–spatial working memory performance measured at 1 and 2 years of age highlighted significant correlations with the thalamus–salience network connectivity. These results provide new insights into the understudied early functional brain development process and shed light on the behavioral importance of the emerging thalamocortical connectivity during infancy.","container-title":"The Journal of Neuroscience","DOI":"10.1523/JNEUROSCI.0796-14.2014","ISSN":"0270-6474","issue":"27","journalAbbreviation":"J Neurosci","note":"PMID: 24990927\nPMCID: PMC4078084","page":"9067-9075","source":"PubMed Central","title":"Development of Thalamocortical Connectivity during Infancy and Its Cognitive Correlations","volume":"34","author":[{"family":"Alcauter","given":"Sarael"},{"family":"Lin","given":"Weili"},{"family":"Smith","given":"J. Keith"},{"family":"Short","given":"Sarah J."},{"family":"Goldman","given":"Barbara D."},{"family":"Reznick","given":"J. Steven"},{"family":"Gilmore","given":"John H."},{"family":"Gao","given":"Wei"}],"issued":{"date-parts":[["2014",7,2]]}}}],"schema":"https://github.com/citation-style-language/schema/raw/master/csl-citation.json"} </w:instrText>
      </w:r>
      <w:r w:rsidRPr="00527ECF">
        <w:fldChar w:fldCharType="separate"/>
      </w:r>
      <w:r w:rsidR="00C5200E" w:rsidRPr="00527ECF">
        <w:t>(26)</w:t>
      </w:r>
      <w:r w:rsidRPr="00527ECF">
        <w:fldChar w:fldCharType="end"/>
      </w:r>
      <w:r w:rsidRPr="00527ECF">
        <w:t xml:space="preserve">. Recent studies of the relationship between age and thalamic FC have observed subtle developmental changes in sensory and associative network connectivity </w:t>
      </w:r>
      <w:r w:rsidRPr="00527ECF">
        <w:fldChar w:fldCharType="begin"/>
      </w:r>
      <w:r w:rsidR="00C5200E" w:rsidRPr="00527ECF">
        <w:instrText xml:space="preserve"> ADDIN ZOTERO_ITEM CSL_CITATION {"citationID":"EHsglOX2","properties":{"formattedCitation":"(27,28)","plainCitation":"(27,28)","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7,28)</w:t>
      </w:r>
      <w:r w:rsidRPr="00527ECF">
        <w:fldChar w:fldCharType="end"/>
      </w:r>
      <w:r w:rsidRPr="00527ECF">
        <w:t xml:space="preserve">. Adolescence represents an important developmental window during which interactions between the thalamus and cortex have been hypothesized to shape prefrontal development, which may be disrupted in disorders like schizophrenia </w:t>
      </w:r>
      <w:r w:rsidRPr="00527ECF">
        <w:fldChar w:fldCharType="begin"/>
      </w:r>
      <w:r w:rsidR="00C5200E" w:rsidRPr="00527ECF">
        <w:instrText xml:space="preserve"> ADDIN ZOTERO_ITEM CSL_CITATION {"citationID":"yBoP7pvf","properties":{"formattedCitation":"(29)","plainCitation":"(29)","noteIndex":0},"citationItems":[{"id":177,"uris":["http://zotero.org/users/local/ydeP6pQP/items/83W5Q2UM"],"itemData":{"id":177,"type":"article-journal","abstract":"Adolescence is a period of increased vulnerability for the development of psychiatric disorders, including schizophrenia. The prefrontal cortex (PFC) undergoes substantial maturation during this period, and PFC dysfunction is central to cognitive impairments in schizophrenia. As a result, impaired adolescent maturation of the PFC has been proposed as a mechanism in the etiology of the disorder and its cognitive symptoms. In adulthood, PFC function is tightly linked to its reciprocal connections with the thalamus, and acutely inhibiting thalamic inputs to the PFC produces impairments in PFC function and cognitive deficits. Here, we propose that thalamic activity is equally important during adolescence because it is required for proper PFC circuit development. Because thalamic abnormalities have been observed early in the progression of schizophrenia, we further postulate that adolescent thalamic dysfunction can have long-lasting consequences for PFC function and cognition in patients with schizophrenia.","container-title":"Biological psychiatry","DOI":"10.1016/j.biopsych.2022.03.004","ISSN":"0006-3223","issue":"6","journalAbbreviation":"Biol Psychiatry","note":"PMID: 35550792\nPMCID: PMC9999366","page":"491-500","source":"PubMed Central","title":"Thalamocortical Development: A Neurodevelopmental Framework for Schizophrenia","title-short":"Thalamocortical Development","volume":"92","author":[{"family":"Benoit","given":"Laura J."},{"family":"Canetta","given":"Sarah"},{"family":"Kellendonk","given":"Christoph"}],"issued":{"date-parts":[["2022",9,15]]}}}],"schema":"https://github.com/citation-style-language/schema/raw/master/csl-citation.json"} </w:instrText>
      </w:r>
      <w:r w:rsidRPr="00527ECF">
        <w:fldChar w:fldCharType="separate"/>
      </w:r>
      <w:r w:rsidR="00C5200E" w:rsidRPr="00527ECF">
        <w:t>(29)</w:t>
      </w:r>
      <w:r w:rsidRPr="00527ECF">
        <w:fldChar w:fldCharType="end"/>
      </w:r>
      <w:r w:rsidRPr="00527ECF">
        <w:t xml:space="preserve">. One prior study of 22qDel has shown altered development of thalamic nuclei volumes, along with cross-sectional disruptions in FC </w:t>
      </w:r>
      <w:r w:rsidRPr="00527ECF">
        <w:fldChar w:fldCharType="begin"/>
      </w:r>
      <w:r w:rsidR="00C5200E" w:rsidRPr="00527ECF">
        <w:instrText xml:space="preserve"> ADDIN ZOTERO_ITEM CSL_CITATION {"citationID":"yMO1CwIc","properties":{"formattedCitation":"(30)","plainCitation":"(30)","noteIndex":0},"citationItems":[{"id":142,"uris":["http://zotero.org/users/local/ydeP6pQP/items/JNBXMGD2"],"itemData":{"id":142,"type":"article-journal","abstract":"Background\nSeveral studies in patients with schizophrenia have demonstrated an abnormal thalamic volume and thalamocortical connectivity. Specifically, hyperconnectivity with somatosensory areas has been related to the presence of auditory hallucinations (AHs). The 22q11.2 deletion syndrome is a neurogenetic disorder conferring proneness to develop schizophrenia, and deletion carriers (22qdel carriers) experience hallucinations to a greater extent than the general population.\nMethods\nWe acquired 442 consecutive magnetic resonance imaging scans from 120 22qdel carriers and 110 control subjects every 3 years (age range: 8–35 years). The volume of thalamic nuclei was obtained with FreeSurfer and was compared between 22qdel carriers and control subjects and between 22qdel carriers with and without AHs. In a subgroup of 76 22qdel carriers, we evaluated the functional connectivity between thalamic nuclei affected in patients experiencing AHs and cortical regions.\nResults\nAs compared with control subjects, 22qdel carriers had lower and higher volumes of nuclei involved in sensory processing and cognitive functions, respectively. 22qdel carriers with AHs had a smaller volume of the medial geniculate nucleus, with deviant trajectories showing a steeper volume decrease from childhood with respect to those without AHs. Moreover, we showed an aberrant development of nuclei intercalated between the prefrontal cortex and hippocampus (the anteroventral and medioventral reuniens nuclei) and hyperconnectivity of the medial geniculate nucleus and anteroventral nucleus with the auditory cortex and Wernicke’s area.\nConclusions\nThe increased connectivity of the medial geniculate nucleus and anteroventral nucleus to the auditory cortex might be interpreted as a lack of maturation of thalamocortical connectivity. Overall, our findings point toward an aberrant development of thalamic nuclei and an immature pattern of connectivity with temporal regions in relation to AHs.","container-title":"Biological Psychiatry: Cognitive Neuroscience and Neuroimaging","DOI":"10.1016/j.bpsc.2020.04.015","ISSN":"2451-9022","issue":"9","journalAbbreviation":"Biological Psychiatry: Cognitive Neuroscience and Neuroimaging","language":"en","page":"875-890","source":"ScienceDirect","title":"Abnormal Development and Dysconnectivity of Distinct Thalamic Nuclei in Patients With 22q11.2 Deletion Syndrome Experiencing Auditory Hallucinations","volume":"5","author":[{"family":"Mancini","given":"Valentina"},{"family":"Zöller","given":"Daniela"},{"family":"Schneider","given":"Maude"},{"family":"Schaer","given":"Marie"},{"family":"Eliez","given":"Stephan"}],"issued":{"date-parts":[["2020",9,1]]}}}],"schema":"https://github.com/citation-style-language/schema/raw/master/csl-citation.json"} </w:instrText>
      </w:r>
      <w:r w:rsidRPr="00527ECF">
        <w:fldChar w:fldCharType="separate"/>
      </w:r>
      <w:r w:rsidR="00C5200E" w:rsidRPr="00527ECF">
        <w:t>(30)</w:t>
      </w:r>
      <w:r w:rsidRPr="00527ECF">
        <w:fldChar w:fldCharType="end"/>
      </w:r>
      <w:r w:rsidRPr="00527ECF">
        <w:t>.</w:t>
      </w:r>
    </w:p>
    <w:p w14:paraId="7CAC1E8B" w14:textId="77777777" w:rsidR="003F27C9" w:rsidRPr="00527ECF" w:rsidRDefault="00000000">
      <w:pPr>
        <w:spacing w:before="240" w:after="240" w:line="480" w:lineRule="auto"/>
        <w:ind w:firstLine="720"/>
        <w:jc w:val="both"/>
      </w:pPr>
      <w:r w:rsidRPr="00527ECF">
        <w:t xml:space="preserve">In this longitudinal resting-state functional magnetic resonance imaging (rs-fMRI) study, we map age-related changes in thalamocortical FC in 22qDel and demographically matched TD control subjects, from childhood to early adulthood. To our knowledge, this is the first analysis of age-related changes in thalamic FC in 22qDel, and one of the first longitudinal analyses of thalamocortical FC in any population. Here, we use a novel functional atlas approach to compute network-specific thalamocortical functional connectivity (TCC) and generate non-linear mixed models of the relationship between age and TCC to test the prediction that development of frontoparietal and somatomotor TCC is altered in 22qDel. By examining the developmental trajectory of TCC in 22qDel, this study aims to shed light on the neurobiological mechanisms </w:t>
      </w:r>
      <w:r w:rsidRPr="00527ECF">
        <w:lastRenderedPageBreak/>
        <w:t>underlying the increased risk of psychosis and other neurodevelopmental disorders in this population.</w:t>
      </w:r>
      <w:r w:rsidRPr="00527ECF">
        <w:br w:type="page"/>
      </w:r>
    </w:p>
    <w:p w14:paraId="721CAA5C" w14:textId="37D6D7D0" w:rsidR="003F27C9" w:rsidRPr="00527ECF" w:rsidRDefault="00000000">
      <w:pPr>
        <w:spacing w:before="240" w:after="240" w:line="480" w:lineRule="auto"/>
        <w:jc w:val="both"/>
      </w:pPr>
      <w:r w:rsidRPr="00527ECF">
        <w:rPr>
          <w:b/>
        </w:rPr>
        <w:lastRenderedPageBreak/>
        <w:t>Methods</w:t>
      </w:r>
      <w:r w:rsidRPr="00527ECF">
        <w:t xml:space="preserve"> </w:t>
      </w:r>
      <w:r w:rsidRPr="00527ECF">
        <w:br/>
      </w:r>
      <w:r w:rsidRPr="00527ECF">
        <w:rPr>
          <w:i/>
          <w:u w:val="single"/>
        </w:rPr>
        <w:t>Participants</w:t>
      </w:r>
      <w:r w:rsidRPr="00527ECF">
        <w:rPr>
          <w:i/>
        </w:rPr>
        <w:t xml:space="preserve"> </w:t>
      </w:r>
      <w:r w:rsidRPr="00527ECF">
        <w:rPr>
          <w:i/>
        </w:rPr>
        <w:br/>
      </w:r>
      <w:r w:rsidRPr="00527ECF">
        <w:rPr>
          <w:i/>
        </w:rPr>
        <w:tab/>
      </w:r>
      <w:r w:rsidRPr="00527ECF">
        <w:t xml:space="preserve">The total longitudinal sample consisted of 220 scans from 135 participants (6–23 years of age; 65 22qDel baseline; 69 TD controls baseline; see </w:t>
      </w:r>
      <w:r w:rsidRPr="00527ECF">
        <w:rPr>
          <w:b/>
        </w:rPr>
        <w:t>Figure 1</w:t>
      </w:r>
      <w:r w:rsidRPr="00527ECF">
        <w:t xml:space="preserve">), recruited from an ongoing longitudinal study at the University of California, Los Angeles (UCLA). 22qDel and TD participants were statistically matched based on baseline age, sex, dominant hand, fMRI movement (percent frames flagged based on displacement/intensity thresholds recommended by Power et al. 2012 </w:t>
      </w:r>
      <w:r w:rsidRPr="00527ECF">
        <w:fldChar w:fldCharType="begin"/>
      </w:r>
      <w:r w:rsidR="00C5200E" w:rsidRPr="00527ECF">
        <w:instrText xml:space="preserve"> ADDIN ZOTERO_ITEM CSL_CITATION {"citationID":"tda8wjA1","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s well as mean number of longitudinal visits and interval between visits, using appropriate tests (ANOVA or chi-squared; see </w:t>
      </w:r>
      <w:r w:rsidRPr="00527ECF">
        <w:rPr>
          <w:b/>
        </w:rPr>
        <w:t>Table 1</w:t>
      </w:r>
      <w:r w:rsidRPr="00527ECF">
        <w:t xml:space="preserve">). See </w:t>
      </w:r>
      <w:r w:rsidRPr="00527ECF">
        <w:rPr>
          <w:b/>
        </w:rPr>
        <w:t>Supplemental Methods</w:t>
      </w:r>
      <w:r w:rsidRPr="00527ECF">
        <w:t xml:space="preserve"> for details on inclusion/exclusion criteria and clinical assessment procedures. After study procedures were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50C092F7" w14:textId="77777777" w:rsidR="003F27C9" w:rsidRPr="00527ECF" w:rsidRDefault="00000000">
      <w:pPr>
        <w:spacing w:line="480" w:lineRule="auto"/>
        <w:jc w:val="both"/>
        <w:rPr>
          <w:i/>
          <w:u w:val="single"/>
        </w:rPr>
      </w:pPr>
      <w:r w:rsidRPr="00527ECF">
        <w:rPr>
          <w:i/>
          <w:u w:val="single"/>
        </w:rPr>
        <w:t>Neuroimaging acquisition and processing</w:t>
      </w:r>
    </w:p>
    <w:p w14:paraId="06D2FE34" w14:textId="0E69526C" w:rsidR="003F27C9" w:rsidRDefault="00000000">
      <w:pPr>
        <w:spacing w:line="480" w:lineRule="auto"/>
        <w:ind w:firstLine="720"/>
        <w:jc w:val="both"/>
      </w:pPr>
      <w:r w:rsidRPr="00527ECF">
        <w:t xml:space="preserve">Rs-fMRI and high-resolution structural images were collected on two scanners (Siemens Trio and Siemens Prisma) at the UCLA Center for Cognitive Neuroscience, and processed with the Quantitative Neuroimaging Environment &amp; Toolbox (QuNex) </w:t>
      </w:r>
      <w:r w:rsidRPr="00527ECF">
        <w:fldChar w:fldCharType="begin"/>
      </w:r>
      <w:r w:rsidR="00C5200E" w:rsidRPr="00527ECF">
        <w:instrText xml:space="preserve"> ADDIN ZOTERO_ITEM CSL_CITATION {"citationID":"L50Y5zco","properties":{"formattedCitation":"(32)","plainCitation":"(32)","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C5200E" w:rsidRPr="00527ECF">
        <w:t>(32)</w:t>
      </w:r>
      <w:r w:rsidRPr="00527ECF">
        <w:fldChar w:fldCharType="end"/>
      </w:r>
      <w:r w:rsidRPr="00527ECF">
        <w:t xml:space="preserve">, which adapts the Human Connectome Project (HCP) preprocessing pipelines </w:t>
      </w:r>
      <w:r w:rsidRPr="00527ECF">
        <w:fldChar w:fldCharType="begin"/>
      </w:r>
      <w:r w:rsidR="00C5200E" w:rsidRPr="00527ECF">
        <w:instrText xml:space="preserve"> ADDIN ZOTERO_ITEM CSL_CITATION {"citationID":"dYZeN7bJ","properties":{"formattedCitation":"(33)","plainCitation":"(33)","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C5200E" w:rsidRPr="00527ECF">
        <w:t>(33)</w:t>
      </w:r>
      <w:r w:rsidRPr="00527ECF">
        <w:fldChar w:fldCharType="end"/>
      </w:r>
      <w:r w:rsidRPr="00527ECF">
        <w:t xml:space="preserve"> for broader use. Additional processing of the fMRI time series included bandpass filtering, motion</w:t>
      </w:r>
      <w:r w:rsidR="00907BF1">
        <w:t xml:space="preserve"> </w:t>
      </w:r>
      <w:r w:rsidRPr="00527ECF">
        <w:t xml:space="preserve">scrubbing for frames exceeding either a framewise displacement or signal change threshold </w:t>
      </w:r>
      <w:r w:rsidRPr="00527ECF">
        <w:fldChar w:fldCharType="begin"/>
      </w:r>
      <w:r w:rsidR="00C5200E" w:rsidRPr="00527ECF">
        <w:instrText xml:space="preserve"> ADDIN ZOTERO_ITEM CSL_CITATION {"citationID":"wxQdZNqq","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spatial smoothing, and regression of mean signal from ventricles, deep white matter, and mean gray matter </w:t>
      </w:r>
      <w:r w:rsidRPr="00527ECF">
        <w:fldChar w:fldCharType="begin"/>
      </w:r>
      <w:r w:rsidR="00C5200E" w:rsidRPr="00527ECF">
        <w:instrText xml:space="preserve"> ADDIN ZOTERO_ITEM CSL_CITATION {"citationID":"bB0meFOn","properties":{"formattedCitation":"(34)","plainCitation":"(34)","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C5200E" w:rsidRPr="00527ECF">
        <w:t>(34)</w:t>
      </w:r>
      <w:r w:rsidRPr="00527ECF">
        <w:fldChar w:fldCharType="end"/>
      </w:r>
      <w:r w:rsidRPr="00527ECF">
        <w:t xml:space="preserve">. Scans with &gt;50% frames flagged for motion were excluded. For a detailed description of preprocessing methods, see </w:t>
      </w:r>
      <w:r w:rsidRPr="00527ECF">
        <w:rPr>
          <w:b/>
        </w:rPr>
        <w:t>Supplemental Methods</w:t>
      </w:r>
      <w:r w:rsidRPr="00527ECF">
        <w:t xml:space="preserve"> and previous work in a subset of these data </w:t>
      </w:r>
      <w:r w:rsidRPr="00527ECF">
        <w:fldChar w:fldCharType="begin"/>
      </w:r>
      <w:r w:rsidR="00C5200E" w:rsidRPr="00527ECF">
        <w:instrText xml:space="preserve"> ADDIN ZOTERO_ITEM CSL_CITATION {"citationID":"nkDVMp4d","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w:t>
      </w:r>
      <w:r w:rsidR="00907BF1">
        <w:t xml:space="preserve"> </w:t>
      </w:r>
    </w:p>
    <w:p w14:paraId="2095E5D7" w14:textId="77777777" w:rsidR="009D3BEE" w:rsidRPr="00527ECF" w:rsidRDefault="009D3BEE">
      <w:pPr>
        <w:spacing w:line="480" w:lineRule="auto"/>
        <w:ind w:firstLine="720"/>
        <w:jc w:val="both"/>
      </w:pPr>
    </w:p>
    <w:p w14:paraId="676EB6A7" w14:textId="67001BAB" w:rsidR="003F27C9" w:rsidRPr="00527ECF" w:rsidRDefault="00000000">
      <w:pPr>
        <w:spacing w:line="480" w:lineRule="auto"/>
        <w:ind w:firstLine="720"/>
        <w:jc w:val="both"/>
      </w:pPr>
      <w:r w:rsidRPr="00527ECF">
        <w:lastRenderedPageBreak/>
        <w:t xml:space="preserve">For each scan, TCC was computed based on the correlation in fMRI signal between the thalamic and cortical components of nine networks (frontoparietal, somatomotor, cingulo-opercular, default mode, dorsal attention, auditory, posterior multimodal, primary visual, and secondary visual) defined by the Cole-Anticevic Brain-wide Network Partition, a recently developed whole-brain functional atlas </w:t>
      </w:r>
      <w:r w:rsidRPr="00527ECF">
        <w:fldChar w:fldCharType="begin"/>
      </w:r>
      <w:r w:rsidR="00C5200E" w:rsidRPr="00527ECF">
        <w:instrText xml:space="preserve"> ADDIN ZOTERO_ITEM CSL_CITATION {"citationID":"Kh0aBUNh","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see </w:t>
      </w:r>
      <w:r w:rsidRPr="00527ECF">
        <w:rPr>
          <w:b/>
        </w:rPr>
        <w:t>Figure 2</w:t>
      </w:r>
      <w:r w:rsidRPr="00527ECF">
        <w:t xml:space="preserve">). Data from the two scanners were harmonized using the longitudinal ComBat (longComBat) package in R </w:t>
      </w:r>
      <w:r w:rsidRPr="00527ECF">
        <w:fldChar w:fldCharType="begin"/>
      </w:r>
      <w:r w:rsidR="00C5200E" w:rsidRPr="00527ECF">
        <w:instrText xml:space="preserve"> ADDIN ZOTERO_ITEM CSL_CITATION {"citationID":"DcNweheK","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xml:space="preserve">, a linear mixed effects adaptation of the ComBat approach which uses empirical Bayes methods to estimate and remove site/batch effects with increased robustness to outliers in small samples compared with general linear model methods </w:t>
      </w:r>
      <w:r w:rsidRPr="00527ECF">
        <w:fldChar w:fldCharType="begin"/>
      </w:r>
      <w:r w:rsidR="00C5200E" w:rsidRPr="00527ECF">
        <w:instrText xml:space="preserve"> ADDIN ZOTERO_ITEM CSL_CITATION {"citationID":"g26SFSJU","properties":{"formattedCitation":"(37)","plainCitation":"(3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7)</w:t>
      </w:r>
      <w:r w:rsidRPr="00527ECF">
        <w:fldChar w:fldCharType="end"/>
      </w:r>
      <w:r w:rsidRPr="00527ECF">
        <w:t xml:space="preserve"> (see </w:t>
      </w:r>
      <w:r w:rsidRPr="00527ECF">
        <w:rPr>
          <w:b/>
        </w:rPr>
        <w:t>Supplemental Methods</w:t>
      </w:r>
      <w:r w:rsidRPr="00527ECF">
        <w:t>).</w:t>
      </w:r>
      <w:r w:rsidR="00907BF1">
        <w:t xml:space="preserve"> </w:t>
      </w:r>
    </w:p>
    <w:p w14:paraId="1D62137D" w14:textId="77777777" w:rsidR="003F27C9" w:rsidRPr="00527ECF" w:rsidRDefault="003F27C9">
      <w:pPr>
        <w:spacing w:line="480" w:lineRule="auto"/>
        <w:jc w:val="both"/>
      </w:pPr>
    </w:p>
    <w:p w14:paraId="56926EB0" w14:textId="77777777" w:rsidR="003F27C9" w:rsidRPr="00527ECF" w:rsidRDefault="00000000">
      <w:pPr>
        <w:spacing w:line="480" w:lineRule="auto"/>
        <w:jc w:val="both"/>
        <w:rPr>
          <w:i/>
          <w:u w:val="single"/>
        </w:rPr>
      </w:pPr>
      <w:r w:rsidRPr="00527ECF">
        <w:rPr>
          <w:i/>
          <w:u w:val="single"/>
        </w:rPr>
        <w:t xml:space="preserve">Modeling age trajectories </w:t>
      </w:r>
    </w:p>
    <w:p w14:paraId="33A6CA17" w14:textId="7B6ADE69" w:rsidR="009D3BEE" w:rsidRDefault="00000000" w:rsidP="009D3BEE">
      <w:pPr>
        <w:spacing w:line="480" w:lineRule="auto"/>
        <w:ind w:firstLine="720"/>
        <w:jc w:val="both"/>
      </w:pPr>
      <w:r w:rsidRPr="00527ECF">
        <w:t xml:space="preserve">Non-linear relationships between age and TCC in 22qDel and TD cohorts were assessed with general additive mixed models (GAMMs) as in Jalbrzikowski et al., 2022 </w:t>
      </w:r>
      <w:r w:rsidRPr="00527ECF">
        <w:fldChar w:fldCharType="begin"/>
      </w:r>
      <w:r w:rsidR="00C5200E" w:rsidRPr="00527ECF">
        <w:instrText xml:space="preserve"> ADDIN ZOTERO_ITEM CSL_CITATION {"citationID":"bd1BeXdZ","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 xml:space="preserve">. Like linear mixed effects models, GAMMs can account for repeated within-subject measures with random effects. Non-linear curves are estimated with basis functions, with overfitting prevented by penalization of polynomials and restricted estimation of maximum likelihood </w:t>
      </w:r>
      <w:r w:rsidRPr="00527ECF">
        <w:fldChar w:fldCharType="begin"/>
      </w:r>
      <w:r w:rsidR="00C5200E" w:rsidRPr="00527ECF">
        <w:instrText xml:space="preserve"> ADDIN ZOTERO_ITEM CSL_CITATION {"citationID":"RvwCrBZx","properties":{"formattedCitation":"(39\\uc0\\u8211{}41)","plainCitation":"(39–41)","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C5200E" w:rsidRPr="00527ECF">
        <w:t>(39–41)</w:t>
      </w:r>
      <w:r w:rsidRPr="00527ECF">
        <w:fldChar w:fldCharType="end"/>
      </w:r>
      <w:r w:rsidRPr="00527ECF">
        <w:t>. We examined the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and scanner type, with a random intercept for subject ID. Test statistics were computed</w:t>
      </w:r>
      <w:r w:rsidR="00907BF1">
        <w:t xml:space="preserve"> </w:t>
      </w:r>
      <w:r w:rsidRPr="00527ECF">
        <w:t xml:space="preserve">for the effect of age in each group, and </w:t>
      </w:r>
      <w:r w:rsidRPr="00527ECF">
        <w:rPr>
          <w:i/>
        </w:rPr>
        <w:t>p</w:t>
      </w:r>
      <w:r w:rsidRPr="00527ECF">
        <w:t xml:space="preserve">-values were corrected for multiple comparisons with False Discovery Rate </w:t>
      </w:r>
      <w:r w:rsidRPr="00527ECF">
        <w:fldChar w:fldCharType="begin"/>
      </w:r>
      <w:r w:rsidR="00C5200E" w:rsidRPr="00527ECF">
        <w:instrText xml:space="preserve"> ADDIN ZOTERO_ITEM CSL_CITATION {"citationID":"1PNFAIKO","properties":{"formattedCitation":"(42)","plainCitation":"(42)","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C5200E" w:rsidRPr="00527ECF">
        <w:t>(42)</w:t>
      </w:r>
      <w:r w:rsidRPr="00527ECF">
        <w:fldChar w:fldCharType="end"/>
      </w:r>
      <w:r w:rsidRPr="00527ECF">
        <w:t xml:space="preserve">. Secondary analyses were performed to assess the impact of outliers, scanner type, movement, medication status, cardiac diagnosis, and global signal regression (GSR; see </w:t>
      </w:r>
      <w:r w:rsidRPr="00527ECF">
        <w:rPr>
          <w:b/>
        </w:rPr>
        <w:t>Supplemental Methods</w:t>
      </w:r>
      <w:r w:rsidRPr="00527ECF">
        <w:t>).</w:t>
      </w:r>
    </w:p>
    <w:p w14:paraId="2DECF27C" w14:textId="77777777" w:rsidR="009D3BEE" w:rsidRDefault="009D3BEE" w:rsidP="009D3BEE">
      <w:pPr>
        <w:spacing w:line="480" w:lineRule="auto"/>
        <w:jc w:val="both"/>
      </w:pPr>
    </w:p>
    <w:p w14:paraId="2B03B540" w14:textId="77777777" w:rsidR="009D3BEE" w:rsidRDefault="009D3BEE" w:rsidP="009D3BEE">
      <w:pPr>
        <w:spacing w:line="480" w:lineRule="auto"/>
        <w:jc w:val="both"/>
      </w:pPr>
    </w:p>
    <w:p w14:paraId="440F0426" w14:textId="484D2E31" w:rsidR="009D3BEE" w:rsidRPr="00527ECF" w:rsidRDefault="00000000">
      <w:pPr>
        <w:spacing w:line="480" w:lineRule="auto"/>
        <w:jc w:val="both"/>
      </w:pPr>
      <w:r w:rsidRPr="00527ECF">
        <w:rPr>
          <w:b/>
        </w:rPr>
        <w:lastRenderedPageBreak/>
        <w:t>Results</w:t>
      </w:r>
    </w:p>
    <w:p w14:paraId="0BE6F427" w14:textId="77777777" w:rsidR="003F27C9" w:rsidRPr="00527ECF" w:rsidRDefault="00000000">
      <w:pPr>
        <w:spacing w:line="480" w:lineRule="auto"/>
        <w:jc w:val="both"/>
        <w:rPr>
          <w:i/>
          <w:u w:val="single"/>
        </w:rPr>
      </w:pPr>
      <w:r w:rsidRPr="00527ECF">
        <w:rPr>
          <w:i/>
          <w:u w:val="single"/>
        </w:rPr>
        <w:t xml:space="preserve">Non-linear age trajectories </w:t>
      </w:r>
    </w:p>
    <w:p w14:paraId="3631393C" w14:textId="0B33E8F6" w:rsidR="003F27C9" w:rsidRPr="00527ECF" w:rsidRDefault="00000000">
      <w:pPr>
        <w:spacing w:line="480" w:lineRule="auto"/>
        <w:ind w:firstLine="720"/>
        <w:jc w:val="both"/>
      </w:pPr>
      <w:r w:rsidRPr="00527ECF">
        <w:t xml:space="preserve">For all nine networks in TD </w:t>
      </w:r>
      <w:r w:rsidR="009D3BEE" w:rsidRPr="00527ECF">
        <w:t>controls, there</w:t>
      </w:r>
      <w:r w:rsidRPr="00527ECF">
        <w:t xml:space="preserve"> were no significant relationships between TCC and age after multiple comparison correction (see </w:t>
      </w:r>
      <w:r w:rsidRPr="00527ECF">
        <w:rPr>
          <w:b/>
        </w:rPr>
        <w:t>Table 2</w:t>
      </w:r>
      <w:r w:rsidRPr="00527ECF">
        <w:t xml:space="preserve">). In contrast, in 22qDel three networks (frontoparietal, somatomotor, and cingulo-opercular) exhibited a significant effect of age on TCC after FDR correction. Analysis of the 95% confidence intervals (CI) of the first derivatives of the TCC age curves identified age ranges in which significant change occurred (see </w:t>
      </w:r>
      <w:r w:rsidRPr="00527ECF">
        <w:rPr>
          <w:b/>
        </w:rPr>
        <w:t>Table 2</w:t>
      </w:r>
      <w:r w:rsidRPr="00527ECF">
        <w:t xml:space="preserve">). Specifically, frontoparietal connectivity in 22qDel increased between ages 7.5 and 12.8, relative to TD controls, while somatomotor and cingulo-opercular TCC decreased between ages 6 and 22.7. Based on the 95% CI for the group difference in age curves (see </w:t>
      </w:r>
      <w:r w:rsidRPr="00527ECF">
        <w:rPr>
          <w:b/>
        </w:rPr>
        <w:t>Supplemental Results</w:t>
      </w:r>
      <w:r w:rsidRPr="00527ECF">
        <w:t xml:space="preserve">), 22qDel frontoparietal connectivity was significantly lower than TD in childhood, from ages 6 to 9.6, but higher in late adolescence, from age 16.8 to 19. In 22qDel, Somatomotor TCC was higher than TD prior to age 14.5, but switched to lower than TD after age 14.8. Cingulo-opercular TCC did not differ between groups at any age. See </w:t>
      </w:r>
      <w:r w:rsidRPr="00527ECF">
        <w:rPr>
          <w:b/>
        </w:rPr>
        <w:t>Figure 3</w:t>
      </w:r>
      <w:r w:rsidRPr="00527ECF">
        <w:t xml:space="preserve"> for a visualization of frontoparietal and somatomotor age effects. Visualizations of all nine networks, and tabulation of age ranges with significant group differences are included in the </w:t>
      </w:r>
      <w:r w:rsidRPr="00527ECF">
        <w:rPr>
          <w:b/>
        </w:rPr>
        <w:t>Supplemental Results</w:t>
      </w:r>
      <w:r w:rsidRPr="00527ECF">
        <w:t>.</w:t>
      </w:r>
      <w:r w:rsidR="00907BF1">
        <w:t xml:space="preserve"> </w:t>
      </w:r>
      <w:r w:rsidRPr="00527ECF">
        <w:br/>
      </w:r>
    </w:p>
    <w:p w14:paraId="196D8E10" w14:textId="77777777" w:rsidR="003F27C9" w:rsidRPr="00527ECF" w:rsidRDefault="00000000">
      <w:pPr>
        <w:spacing w:line="480" w:lineRule="auto"/>
        <w:jc w:val="both"/>
        <w:rPr>
          <w:i/>
          <w:u w:val="single"/>
        </w:rPr>
      </w:pPr>
      <w:r w:rsidRPr="00527ECF">
        <w:rPr>
          <w:i/>
          <w:u w:val="single"/>
        </w:rPr>
        <w:t>Secondary analyses</w:t>
      </w:r>
    </w:p>
    <w:p w14:paraId="1AEFB86F" w14:textId="253B80C0" w:rsidR="003F27C9" w:rsidRPr="00527ECF" w:rsidRDefault="00000000">
      <w:pPr>
        <w:spacing w:line="480" w:lineRule="auto"/>
        <w:ind w:firstLine="720"/>
        <w:jc w:val="both"/>
      </w:pPr>
      <w:r w:rsidRPr="00527ECF">
        <w:t xml:space="preserve">Various iterations of the final model were tested to confirm robustness to potential confounds (see </w:t>
      </w:r>
      <w:r w:rsidRPr="00527ECF">
        <w:rPr>
          <w:b/>
        </w:rPr>
        <w:t>Supplemental Methods</w:t>
      </w:r>
      <w:r w:rsidRPr="00527ECF">
        <w:t xml:space="preserve">). Test statistics and probabilities are reported in the </w:t>
      </w:r>
      <w:r w:rsidRPr="00527ECF">
        <w:rPr>
          <w:b/>
        </w:rPr>
        <w:t>Supplemental Results</w:t>
      </w:r>
      <w:r w:rsidRPr="00527ECF">
        <w:t>. Conclusions from the models were not altered by inclusion of movement, medication status (antipsychotic, yes/no), or history of congenital cardiac diagnosis. Results were also robust to 90% Winsorization (</w:t>
      </w:r>
      <w:r w:rsidR="00907BF1" w:rsidRPr="00527ECF">
        <w:t>i.e.,</w:t>
      </w:r>
      <w:r w:rsidRPr="00527ECF">
        <w:t xml:space="preserve"> restricting outliers to the 5th and 95th percentiles) prior to testing GAMMs, and the exclusion of one scanner (i.e.</w:t>
      </w:r>
      <w:r w:rsidR="00907BF1">
        <w:t>,</w:t>
      </w:r>
      <w:r w:rsidRPr="00527ECF">
        <w:t xml:space="preserve"> using only Trio data, excluding Prisma). </w:t>
      </w:r>
    </w:p>
    <w:p w14:paraId="477184F7" w14:textId="77777777" w:rsidR="00BC57BB" w:rsidRPr="00527ECF" w:rsidRDefault="00BC57BB">
      <w:pPr>
        <w:spacing w:line="480" w:lineRule="auto"/>
        <w:jc w:val="both"/>
      </w:pPr>
    </w:p>
    <w:p w14:paraId="383346A3" w14:textId="77777777" w:rsidR="003F27C9" w:rsidRPr="00527ECF" w:rsidRDefault="00000000">
      <w:pPr>
        <w:spacing w:line="480" w:lineRule="auto"/>
        <w:jc w:val="both"/>
        <w:rPr>
          <w:i/>
          <w:u w:val="single"/>
        </w:rPr>
      </w:pPr>
      <w:r w:rsidRPr="00527ECF">
        <w:rPr>
          <w:i/>
          <w:u w:val="single"/>
        </w:rPr>
        <w:t>Effects of Global Signal Regression</w:t>
      </w:r>
    </w:p>
    <w:p w14:paraId="2229B0DC" w14:textId="1D609C5E" w:rsidR="003F27C9" w:rsidRPr="00527ECF" w:rsidRDefault="00000000">
      <w:pPr>
        <w:spacing w:line="480" w:lineRule="auto"/>
        <w:ind w:firstLine="720"/>
        <w:jc w:val="both"/>
      </w:pPr>
      <w:r w:rsidRPr="00527ECF">
        <w:lastRenderedPageBreak/>
        <w:t>Analyses were repeated with fMRI inputs that had not been subjected to GSR as a denoising step. Without inclusion of GSR, there was no longer a significant age-associated effect on TCC in either group. The smoothed age effect on TCC no longer met multiple correction adjusted ɑ=0.05 for any network in 22qDel or TD. Despite the inclusion of motion scrubbing and nuisance regression of motion</w:t>
      </w:r>
      <w:r w:rsidR="00907BF1">
        <w:t xml:space="preserve"> </w:t>
      </w:r>
      <w:r w:rsidRPr="00527ECF">
        <w:t xml:space="preserve">parameters, quality control functional connectivity (QC-FC) analysis showed that inclusion of GSR additionally reduced the relationship between motion and whole-brain FC in this sample (see </w:t>
      </w:r>
      <w:r w:rsidRPr="00527ECF">
        <w:rPr>
          <w:b/>
        </w:rPr>
        <w:t>Supplemental Results</w:t>
      </w:r>
      <w:r w:rsidRPr="00527ECF">
        <w:t xml:space="preserve">). </w:t>
      </w:r>
    </w:p>
    <w:p w14:paraId="3472B300" w14:textId="77777777" w:rsidR="003F27C9" w:rsidRPr="00527ECF" w:rsidRDefault="003F27C9">
      <w:pPr>
        <w:spacing w:line="480" w:lineRule="auto"/>
        <w:jc w:val="both"/>
      </w:pPr>
    </w:p>
    <w:p w14:paraId="2F49E0FD" w14:textId="77777777" w:rsidR="003F27C9" w:rsidRPr="00527ECF" w:rsidRDefault="003F27C9">
      <w:pPr>
        <w:spacing w:line="480" w:lineRule="auto"/>
        <w:jc w:val="both"/>
      </w:pPr>
    </w:p>
    <w:p w14:paraId="40492985" w14:textId="77777777" w:rsidR="003F27C9" w:rsidRPr="00527ECF" w:rsidRDefault="00000000">
      <w:pPr>
        <w:spacing w:line="480" w:lineRule="auto"/>
        <w:jc w:val="both"/>
        <w:rPr>
          <w:b/>
        </w:rPr>
      </w:pPr>
      <w:r w:rsidRPr="00527ECF">
        <w:br w:type="page"/>
      </w:r>
    </w:p>
    <w:p w14:paraId="51CAA477" w14:textId="77777777" w:rsidR="003F27C9" w:rsidRPr="00527ECF" w:rsidRDefault="00000000">
      <w:pPr>
        <w:spacing w:line="480" w:lineRule="auto"/>
        <w:jc w:val="both"/>
      </w:pPr>
      <w:r w:rsidRPr="00527ECF">
        <w:rPr>
          <w:b/>
        </w:rPr>
        <w:lastRenderedPageBreak/>
        <w:t>Discussion</w:t>
      </w:r>
    </w:p>
    <w:p w14:paraId="66143834" w14:textId="404B5C02" w:rsidR="003F27C9" w:rsidRPr="00527ECF" w:rsidRDefault="00000000" w:rsidP="00BC57BB">
      <w:pPr>
        <w:spacing w:line="480" w:lineRule="auto"/>
        <w:ind w:firstLine="720"/>
        <w:jc w:val="both"/>
        <w:rPr>
          <w:b/>
        </w:rPr>
      </w:pPr>
      <w:r w:rsidRPr="00527ECF">
        <w:t>Altered FC between the thalamus and brain regions involved in somatomotor and frontoparietal networks has been implicated in cross-sectional studies of</w:t>
      </w:r>
      <w:r w:rsidR="00907BF1">
        <w:t xml:space="preserve"> </w:t>
      </w:r>
      <w:r w:rsidR="00BC57BB">
        <w:t xml:space="preserve">individuals with </w:t>
      </w:r>
      <w:r w:rsidRPr="00527ECF">
        <w:t xml:space="preserve">schizophrenia, those at CHR for psychosis, and 22qDel </w:t>
      </w:r>
      <w:r w:rsidRPr="00527ECF">
        <w:fldChar w:fldCharType="begin"/>
      </w:r>
      <w:r w:rsidR="00C5200E" w:rsidRPr="00527ECF">
        <w:instrText xml:space="preserve"> ADDIN ZOTERO_ITEM CSL_CITATION {"citationID":"NHhsb6ph","properties":{"formattedCitation":"(11,13,14)","plainCitation":"(11,13,14)","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schema":"https://github.com/citation-style-language/schema/raw/master/csl-citation.json"} </w:instrText>
      </w:r>
      <w:r w:rsidRPr="00527ECF">
        <w:fldChar w:fldCharType="separate"/>
      </w:r>
      <w:r w:rsidR="00C5200E" w:rsidRPr="00527ECF">
        <w:t>(11,13,14)</w:t>
      </w:r>
      <w:r w:rsidRPr="00527ECF">
        <w:fldChar w:fldCharType="end"/>
      </w:r>
      <w:r w:rsidRPr="00527ECF">
        <w:t xml:space="preserve">. However, little is known about how thalamic connectivity develops with age in genetic high-risk conditions such as 22qDel. This is the first study to investigate developmental trajectories of thalamic FC in </w:t>
      </w:r>
      <w:r w:rsidR="00BC57BB">
        <w:t>in this population</w:t>
      </w:r>
      <w:r w:rsidRPr="00527ECF">
        <w:t xml:space="preserve">. We used a powerful and flexible GAMM approach to map linear and non-linear age-related changes in network-level thalamocortical connectivity, assessed via rs-fMRI in an accelerated longitudinal cohort of individuals with 22qDel and matched TD controls, ages 6 to 23 years. This novel GAMM approach has only recently been applied for the first time to case-control neuroimaging investigations, and has identified altered developmental trajectories of structural MRI phenotypes in 22q11.2 CNVs </w:t>
      </w:r>
      <w:r w:rsidRPr="00527ECF">
        <w:fldChar w:fldCharType="begin"/>
      </w:r>
      <w:r w:rsidR="00C5200E" w:rsidRPr="00527ECF">
        <w:instrText xml:space="preserve"> ADDIN ZOTERO_ITEM CSL_CITATION {"citationID":"TajGCQD0","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w:t>
      </w:r>
      <w:r w:rsidR="00907BF1">
        <w:t xml:space="preserve"> </w:t>
      </w:r>
    </w:p>
    <w:p w14:paraId="30BD0DF7" w14:textId="77777777" w:rsidR="003F27C9" w:rsidRPr="00527ECF" w:rsidRDefault="003F27C9">
      <w:pPr>
        <w:spacing w:line="480" w:lineRule="auto"/>
        <w:jc w:val="both"/>
        <w:rPr>
          <w:b/>
        </w:rPr>
      </w:pPr>
    </w:p>
    <w:p w14:paraId="5FCD85DC" w14:textId="22E14AA7" w:rsidR="003F27C9" w:rsidRPr="00527ECF" w:rsidRDefault="00000000">
      <w:pPr>
        <w:spacing w:line="480" w:lineRule="auto"/>
        <w:ind w:firstLine="720"/>
        <w:jc w:val="both"/>
      </w:pPr>
      <w:r w:rsidRPr="00527ECF">
        <w:t>We found that 22qDel patients exhibited significant age-related increases in frontoparietal TCC and decreases in somatomotor TCC. Frontoparietal connectivity increased steeply during childhood and the rate of change slowed during adolescence, whereas somatomotor connectivity decreased consistently through the age range. TCC was generally stable across the studied age range in TD controls. TCC in the cingulo-opercular network was also found to significantly decrease across the age range in 22qDel, while the TD group trended towards significance in the same direction.</w:t>
      </w:r>
      <w:r w:rsidR="00907BF1">
        <w:t xml:space="preserve"> </w:t>
      </w:r>
    </w:p>
    <w:p w14:paraId="6A952D8C" w14:textId="77777777" w:rsidR="003F27C9" w:rsidRPr="00527ECF" w:rsidRDefault="003F27C9">
      <w:pPr>
        <w:spacing w:line="480" w:lineRule="auto"/>
        <w:jc w:val="both"/>
        <w:rPr>
          <w:b/>
        </w:rPr>
      </w:pPr>
    </w:p>
    <w:p w14:paraId="780151E3" w14:textId="77777777" w:rsidR="003F27C9" w:rsidRPr="00527ECF" w:rsidRDefault="00000000">
      <w:pPr>
        <w:spacing w:line="480" w:lineRule="auto"/>
        <w:jc w:val="both"/>
        <w:rPr>
          <w:i/>
          <w:u w:val="single"/>
        </w:rPr>
      </w:pPr>
      <w:r w:rsidRPr="00527ECF">
        <w:rPr>
          <w:i/>
          <w:u w:val="single"/>
        </w:rPr>
        <w:t>Development of thalamocortical functional connectivity in 22qDel and TD youth</w:t>
      </w:r>
    </w:p>
    <w:p w14:paraId="65AF5F3C" w14:textId="4651B2DB" w:rsidR="003F27C9" w:rsidRPr="00527ECF" w:rsidRDefault="00000000" w:rsidP="00BC57BB">
      <w:pPr>
        <w:spacing w:line="480" w:lineRule="auto"/>
        <w:ind w:firstLine="720"/>
        <w:jc w:val="both"/>
      </w:pPr>
      <w:r w:rsidRPr="00527ECF">
        <w:t xml:space="preserve">These results expand on our prior findings from a cross-sectional analysis in a smaller subset of this dataset where, controlling for age, whole-thalamus FC in 22qDel relative to controls was found to be significantly increased to somatomotor regions and decreased to regions involved in the frontoparietal network </w:t>
      </w:r>
      <w:r w:rsidRPr="00527ECF">
        <w:fldChar w:fldCharType="begin"/>
      </w:r>
      <w:r w:rsidR="00C5200E" w:rsidRPr="00527ECF">
        <w:instrText xml:space="preserve"> ADDIN ZOTERO_ITEM CSL_CITATION {"citationID":"lE5twjBf","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Our new longitudinal analysis suggests that the younger 22qDel </w:t>
      </w:r>
      <w:r w:rsidRPr="00527ECF">
        <w:lastRenderedPageBreak/>
        <w:t>patients were likely driving the previously observed finding of somatomotor hyper</w:t>
      </w:r>
      <w:r w:rsidR="00BC57BB">
        <w:t>-</w:t>
      </w:r>
      <w:r w:rsidRPr="00527ECF">
        <w:t>connectivity and frontoparietal hypo</w:t>
      </w:r>
      <w:r w:rsidR="00BC57BB">
        <w:t>-</w:t>
      </w:r>
      <w:r w:rsidRPr="00527ECF">
        <w:t xml:space="preserve">connectivity, and that this phenotype may normalize or even reverse to an abnormal extent during adolescence. Here, the bi-directional pattern of somatomotor and frontoparietal thalamocortical disruptions in 22qDel can be seen to extend to developmental trajectories. In </w:t>
      </w:r>
      <w:proofErr w:type="gramStart"/>
      <w:r w:rsidRPr="00527ECF">
        <w:t>22qDel;</w:t>
      </w:r>
      <w:proofErr w:type="gramEnd"/>
      <w:r w:rsidRPr="00527ECF">
        <w:t xml:space="preserve"> frontoparietal TCC increases significantly with age, particularly prior to age 13, while somatomotor TCC decreases across the age range, intersecting with the TD curve in early/mid adolescence (see </w:t>
      </w:r>
      <w:r w:rsidRPr="00527ECF">
        <w:rPr>
          <w:b/>
        </w:rPr>
        <w:t>Table 2</w:t>
      </w:r>
      <w:r w:rsidRPr="00527ECF">
        <w:t xml:space="preserve"> and </w:t>
      </w:r>
      <w:r w:rsidRPr="00527ECF">
        <w:rPr>
          <w:b/>
        </w:rPr>
        <w:t>Figure 3</w:t>
      </w:r>
      <w:r w:rsidRPr="00527ECF">
        <w:t xml:space="preserve">). Notably, GAMMs were analyzed across all nine networks represented in the thalamus, in a data driven approach, the results of which support our initial hypothesis of preferential disruptions in somatomotor and frontoparietal TCC. </w:t>
      </w:r>
    </w:p>
    <w:p w14:paraId="13E55EAF" w14:textId="77777777" w:rsidR="003F27C9" w:rsidRPr="00527ECF" w:rsidRDefault="003F27C9">
      <w:pPr>
        <w:spacing w:line="480" w:lineRule="auto"/>
        <w:jc w:val="both"/>
      </w:pPr>
    </w:p>
    <w:p w14:paraId="616E29E7" w14:textId="0EF3787F" w:rsidR="003F27C9" w:rsidRPr="00527ECF" w:rsidRDefault="00000000">
      <w:pPr>
        <w:spacing w:line="480" w:lineRule="auto"/>
        <w:ind w:firstLine="720"/>
        <w:jc w:val="both"/>
      </w:pPr>
      <w:r w:rsidRPr="00527ECF">
        <w:t xml:space="preserve">Only a small number of fMRI studies have investigated typical development of thalamic FC in childhood and adolescence. A recent study in 107 TD participants found a linear decrease in salience </w:t>
      </w:r>
      <w:r w:rsidR="008D547D" w:rsidRPr="00527ECF">
        <w:t xml:space="preserve">network </w:t>
      </w:r>
      <w:r w:rsidRPr="00527ECF">
        <w:t xml:space="preserve">(cingulo-opercular) thalamic connectivity across ages 5-25 </w:t>
      </w:r>
      <w:r w:rsidRPr="00527ECF">
        <w:fldChar w:fldCharType="begin"/>
      </w:r>
      <w:r w:rsidR="00C5200E" w:rsidRPr="00527ECF">
        <w:instrText xml:space="preserve"> ADDIN ZOTERO_ITEM CSL_CITATION {"citationID":"MF1YTo6V","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Another recent study of thalamocortical FC in a large community sample (Philadelphia Neurodevelopmental Cohort), which included 1100 total scans, comprised of TD youth as well as individuals with psychosis spectrum disorders and other psychopathology, found a negative linear association between age and somatosensory thalamic connectivity, but no age by psychiatric group interactions </w:t>
      </w:r>
      <w:r w:rsidRPr="00527ECF">
        <w:fldChar w:fldCharType="begin"/>
      </w:r>
      <w:r w:rsidR="00C5200E" w:rsidRPr="00527ECF">
        <w:instrText xml:space="preserve"> ADDIN ZOTERO_ITEM CSL_CITATION {"citationID":"xiGeefJa","properties":{"formattedCitation":"(27)","plainCitation":"(27)","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w:t>
      </w:r>
      <w:r w:rsidRPr="00527ECF">
        <w:fldChar w:fldCharType="end"/>
      </w:r>
      <w:r w:rsidRPr="00527ECF">
        <w:t xml:space="preserve">. Unlike the previous two described studies, an analysis of thalamic connectivity in 52 TD individuals, which treated age as a categorical variable (child, adolescent, adult) found greater thalamic-frontal FC in adults compared to children </w:t>
      </w:r>
      <w:r w:rsidRPr="00527ECF">
        <w:fldChar w:fldCharType="begin"/>
      </w:r>
      <w:r w:rsidR="00C5200E" w:rsidRPr="00527ECF">
        <w:instrText xml:space="preserve"> ADDIN ZOTERO_ITEM CSL_CITATION {"citationID":"NIY289nL","properties":{"formattedCitation":"(43)","plainCitation":"(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43)</w:t>
      </w:r>
      <w:r w:rsidRPr="00527ECF">
        <w:fldChar w:fldCharType="end"/>
      </w:r>
      <w:r w:rsidRPr="00527ECF">
        <w:t xml:space="preserve">. In the context of this literature, our results can be seen to generally replicate the finding of normative age-related decreases in salience network connectivity </w:t>
      </w:r>
      <w:r w:rsidRPr="00527ECF">
        <w:fldChar w:fldCharType="begin"/>
      </w:r>
      <w:r w:rsidR="00C5200E" w:rsidRPr="00527ECF">
        <w:instrText xml:space="preserve"> ADDIN ZOTERO_ITEM CSL_CITATION {"citationID":"D6GqfifF","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in both 22qDel and TD (for whom the effect of age on cingulo-opercular TCC trended towards significance and the 95% CI of the first derivative didn’t include zero; see </w:t>
      </w:r>
      <w:r w:rsidRPr="00527ECF">
        <w:rPr>
          <w:b/>
        </w:rPr>
        <w:t>Table 2</w:t>
      </w:r>
      <w:r w:rsidRPr="00527ECF">
        <w:t xml:space="preserve"> and </w:t>
      </w:r>
      <w:r w:rsidRPr="00527ECF">
        <w:rPr>
          <w:b/>
        </w:rPr>
        <w:t>Supplemental Results</w:t>
      </w:r>
      <w:r w:rsidRPr="00527ECF">
        <w:t xml:space="preserve">). It is still not clear how much age-related change is to be expected in typical development of somatomotor and frontoparietal thalamocortical networks </w:t>
      </w:r>
      <w:r w:rsidRPr="00527ECF">
        <w:fldChar w:fldCharType="begin"/>
      </w:r>
      <w:r w:rsidR="00C5200E" w:rsidRPr="00527ECF">
        <w:instrText xml:space="preserve"> ADDIN ZOTERO_ITEM CSL_CITATION {"citationID":"1lRteAm0","properties":{"formattedCitation":"(27,43)","plainCitation":"(27,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43)</w:t>
      </w:r>
      <w:r w:rsidRPr="00527ECF">
        <w:fldChar w:fldCharType="end"/>
      </w:r>
      <w:r w:rsidRPr="00527ECF">
        <w:t xml:space="preserve">. Our finding of significant age effects in these networks for </w:t>
      </w:r>
      <w:r w:rsidRPr="00527ECF">
        <w:lastRenderedPageBreak/>
        <w:t>22qDel but not TD youth could be explained by either a pathological developmental mechanism in 22qDel or a compensatory “exaggeration” of typical developmental pathways. Future research in 22qDel mouse models may shed light on genetic and cellular mechanisms and potential interventions for age-related FC disruptions.</w:t>
      </w:r>
      <w:r w:rsidR="00907BF1">
        <w:t xml:space="preserve"> </w:t>
      </w:r>
    </w:p>
    <w:p w14:paraId="5A4A63F3" w14:textId="3020205B" w:rsidR="003F27C9" w:rsidRPr="00527ECF" w:rsidRDefault="00907BF1">
      <w:pPr>
        <w:spacing w:line="480" w:lineRule="auto"/>
        <w:jc w:val="both"/>
      </w:pPr>
      <w:r>
        <w:t xml:space="preserve"> </w:t>
      </w:r>
    </w:p>
    <w:p w14:paraId="72E943BB" w14:textId="77777777" w:rsidR="003F27C9" w:rsidRPr="00527ECF" w:rsidRDefault="00000000">
      <w:pPr>
        <w:spacing w:line="480" w:lineRule="auto"/>
        <w:jc w:val="both"/>
        <w:rPr>
          <w:i/>
          <w:u w:val="single"/>
        </w:rPr>
      </w:pPr>
      <w:r w:rsidRPr="00527ECF">
        <w:rPr>
          <w:i/>
          <w:u w:val="single"/>
        </w:rPr>
        <w:t xml:space="preserve">Strengths, limitations, and future directions </w:t>
      </w:r>
    </w:p>
    <w:p w14:paraId="79D850B2" w14:textId="02E23D3F" w:rsidR="003F27C9" w:rsidRPr="00527ECF" w:rsidRDefault="00000000">
      <w:pPr>
        <w:spacing w:line="480" w:lineRule="auto"/>
        <w:ind w:firstLine="720"/>
        <w:jc w:val="both"/>
      </w:pPr>
      <w:r w:rsidRPr="00527ECF">
        <w:t xml:space="preserve">This study has several key strengths that support the reliability of our findings. The sample size of 112 scans from 65 22qDel patients is large for this population or similar rare disorders </w:t>
      </w:r>
      <w:r w:rsidRPr="00527ECF">
        <w:fldChar w:fldCharType="begin"/>
      </w:r>
      <w:r w:rsidR="00C5200E" w:rsidRPr="00527ECF">
        <w:instrText xml:space="preserve"> ADDIN ZOTERO_ITEM CSL_CITATION {"citationID":"gLpUUAD3","properties":{"formattedCitation":"(44)","plainCitation":"(44)","noteIndex":0},"citationItems":[{"id":217,"uris":["http://zotero.org/users/local/ydeP6pQP/items/7EILKJ5K"],"itemData":{"id":217,"type":"article-journal","abstract":"The Enhancing NeuroImaging Genetics through Meta-Analysis copy number variant (ENIGMA-CNV) and 22q11.2 Deletion Syndrome Working Groups (22q-ENIGMA WGs) were created to gain insight into the involvement of genetic factors in human brain development and related cognitive, psychiatric and behavioral manifestations. To that end, the ENIGMA-CNV WG has collated CNV and magnetic resonance imaging (MRI) data from 49,000 individuals across 38 global research sites, yielding one of the largest studies to date on the effects of CNVs on brain structures in the general population. The 22q-ENIGMA WG includes 12 international research centers that assessed over 533 individuals with a confirmed 22q11.2 deletion syndrome, 40 with 22q11.2 duplications, and 333 typically developing controls, creating the largest-ever 22q11.2 CNV neuroimaging data set. In this review, we outline the ENIGMA infrastructure and procedures for multi-site analysis of CNVs and MRI data. So far, ENIGMA has identified effects of the 22q11.2, 16p11.2 distal, 15q11.2, and 1q21.1 distal CNVs on subcortical and cortical brain structures. Each CNV is associated with differences in cognitive, neurodevelopmental and neuropsychiatric traits, with characteristic patterns of brain structural abnormalities. Evidence of gene-dosage effects on distinct brain regions also emerged, providing further insight into genotype–phenotype relationships. Taken together, these results offer a more comprehensive picture of molecular mechanisms involved in typical and atypical brain development. This “genotype-first” approach also contributes to our understanding of the etiopathogenesis of brain disorders. Finally, we outline future directions to better understand effects of CNVs on brain structure and behavior.","container-title":"Human Brain Mapping","DOI":"10.1002/hbm.25354","ISSN":"1097-0193","issue":"1","language":"en","license":"© 2021 The Authors. Human Brain Mapping published by Wiley Periodicals LLC.","note":"_eprint: https://onlinelibrary.wiley.com/doi/pdf/10.1002/hbm.25354","page":"300-328","source":"Wiley Online Library","title":"Effects of copy number variations on brain structure and risk for psychiatric illness: Large-scale studies from the ENIGMA working groups on CNVs","title-short":"Effects of copy number variations on brain structure and risk for psychiatric illness","volume":"43","author":[{"family":"Sønderby","given":"Ida E."},{"family":"Ching","given":"Christopher R. K."},{"family":"Thomopoulos","given":"Sophia I."},{"family":"Meer","given":"Dennis","non-dropping-particle":"van der"},{"family":"Sun","given":"Daqiang"},{"family":"Villalon-Reina","given":"Julio E."},{"family":"Agartz","given":"Ingrid"},{"family":"Amunts","given":"Katrin"},{"family":"Arango","given":"Celso"},{"family":"Armstrong","given":"Nicola J."},{"family":"Ayesa-Arriola","given":"Rosa"},{"family":"Bakker","given":"Geor"},{"family":"Bassett","given":"Anne S."},{"family":"Boomsma","given":"Dorret I."},{"family":"Bülow","given":"Robin"},{"family":"Butcher","given":"Nancy J."},{"family":"Calhoun","given":"Vince D."},{"family":"Caspers","given":"Svenja"},{"family":"Chow","given":"Eva W. C."},{"family":"Cichon","given":"Sven"},{"family":"Ciufolini","given":"Simone"},{"family":"Craig","given":"Michael C."},{"family":"Crespo-Facorro","given":"Benedicto"},{"family":"Cunningham","given":"Adam C."},{"family":"Dale","given":"Anders M."},{"family":"Dazzan","given":"Paola"},{"family":"Zubicaray","given":"Greig I.","non-dropping-particle":"de"},{"family":"Djurovic","given":"Srdjan"},{"family":"Doherty","given":"Joanne L."},{"family":"Donohoe","given":"Gary"},{"family":"Draganski","given":"Bogdan"},{"family":"Durdle","given":"Courtney A."},{"family":"Ehrlich","given":"Stefan"},{"family":"Emanuel","given":"Beverly S."},{"family":"Espeseth","given":"Thomas"},{"family":"Fisher","given":"Simon E."},{"family":"Ge","given":"Tian"},{"family":"Glahn","given":"David C."},{"family":"Grabe","given":"Hans J."},{"family":"Gur","given":"Raquel E."},{"family":"Gutman","given":"Boris A."},{"family":"Haavik","given":"Jan"},{"family":"Håberg","given":"Asta K."},{"family":"Hansen","given":"Laura A."},{"family":"Hashimoto","given":"Ryota"},{"family":"Hibar","given":"Derrek P."},{"family":"Holmes","given":"Avram J."},{"family":"Hottenga","given":"Jouke-Jan"},{"family":"Hulshoff Pol","given":"Hilleke E."},{"family":"Jalbrzikowski","given":"Maria"},{"family":"Knowles","given":"Emma E. M."},{"family":"Kushan","given":"Leila"},{"family":"Linden","given":"David E. J."},{"family":"Liu","given":"Jingyu"},{"family":"Lundervold","given":"Astri J."},{"family":"Martin-Brevet","given":"Sandra"},{"family":"Martínez","given":"Kenia"},{"family":"Mather","given":"Karen A."},{"family":"Mathias","given":"Samuel R."},{"family":"McDonald-McGinn","given":"Donna M."},{"family":"McRae","given":"Allan F."},{"family":"Medland","given":"Sarah E."},{"family":"Moberget","given":"Torgeir"},{"family":"Modenato","given":"Claudia"},{"family":"Monereo Sánchez","given":"Jennifer"},{"family":"Moreau","given":"Clara A."},{"family":"Mühleisen","given":"Thomas W."},{"family":"Paus","given":"Tomas"},{"family":"Pausova","given":"Zdenka"},{"family":"Prieto","given":"Carlos"},{"family":"Ragothaman","given":"Anjanibhargavi"},{"family":"Reinbold","given":"Céline S."},{"family":"Reis Marques","given":"Tiago"},{"family":"Repetto","given":"Gabriela M."},{"family":"Reymond","given":"Alexandre"},{"family":"Roalf","given":"David R."},{"family":"Rodriguez-Herreros","given":"Borja"},{"family":"Rucker","given":"James J."},{"family":"Sachdev","given":"Perminder S."},{"family":"Schmitt","given":"James E."},{"family":"Schofield","given":"Peter R."},{"family":"Silva","given":"Ana I."},{"family":"Stefansson","given":"Hreinn"},{"family":"Stein","given":"Dan J."},{"family":"Tamnes","given":"Christian K."},{"family":"Tordesillas-Gutiérrez","given":"Diana"},{"family":"Ulfarsson","given":"Magnus O."},{"family":"Vajdi","given":"Ariana"},{"family":"Ent","given":"Dennis","non-dropping-particle":"van 't"},{"family":"Bree","given":"Marianne B. M.","non-dropping-particle":"van den"},{"family":"Vassos","given":"Evangelos"},{"family":"Vázquez-Bourgon","given":"Javier"},{"family":"Vila-Rodriguez","given":"Fidel"},{"family":"Walters","given":"G. Bragi"},{"family":"Wen","given":"Wei"},{"family":"Westlye","given":"Lars T."},{"family":"Wittfeld","given":"Katharina"},{"family":"Zackai","given":"Elaine H."},{"family":"Stefánsson","given":"Kári"},{"family":"Jacquemont","given":"Sebastien"},{"family":"Thompson","given":"Paul M."},{"family":"Bearden","given":"Carrie E."},{"family":"Andreassen","given":"Ole A."},{"family":"Group","given":"for the ENIGMA-CNV Working"},{"family":"Group","given":"for the ENIGMA 22q11 2 Deletion Syndrome Working"}],"issued":{"date-parts":[["2022"]]}}}],"schema":"https://github.com/citation-style-language/schema/raw/master/csl-citation.json"} </w:instrText>
      </w:r>
      <w:r w:rsidRPr="00527ECF">
        <w:fldChar w:fldCharType="separate"/>
      </w:r>
      <w:r w:rsidR="00C5200E" w:rsidRPr="00527ECF">
        <w:t>(44)</w:t>
      </w:r>
      <w:r w:rsidRPr="00527ECF">
        <w:fldChar w:fldCharType="end"/>
      </w:r>
      <w:r w:rsidRPr="00527ECF">
        <w:t xml:space="preserve">. We took advantage of an accelerated longitudinal recruitment design to map cohort-level FC-age trajectories across a key developmental window, whereas prior studies of thalamocortical FC development have relied on cross-sectional samples </w:t>
      </w:r>
      <w:r w:rsidRPr="00527ECF">
        <w:fldChar w:fldCharType="begin"/>
      </w:r>
      <w:r w:rsidR="00C5200E" w:rsidRPr="00527ECF">
        <w:instrText xml:space="preserve"> ADDIN ZOTERO_ITEM CSL_CITATION {"citationID":"u1YEBaAc","properties":{"formattedCitation":"(27,28,43)","plainCitation":"(27,28,43)","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27,28,43)</w:t>
      </w:r>
      <w:r w:rsidRPr="00527ECF">
        <w:fldChar w:fldCharType="end"/>
      </w:r>
      <w:r w:rsidRPr="00527ECF">
        <w:t xml:space="preserve">. Our GAMM analyses took advantage of this longitudinal design, with the additional benefit of being able to capture developmental trajectories whose shapes differ between cohorts </w:t>
      </w:r>
      <w:r w:rsidRPr="00527ECF">
        <w:fldChar w:fldCharType="begin"/>
      </w:r>
      <w:r w:rsidR="00C5200E" w:rsidRPr="00527ECF">
        <w:instrText xml:space="preserve"> ADDIN ZOTERO_ITEM CSL_CITATION {"citationID":"kp0TLEdi","properties":{"formattedCitation":"(39)","plainCitation":"(39)","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schema":"https://github.com/citation-style-language/schema/raw/master/csl-citation.json"} </w:instrText>
      </w:r>
      <w:r w:rsidRPr="00527ECF">
        <w:fldChar w:fldCharType="separate"/>
      </w:r>
      <w:r w:rsidR="00C5200E" w:rsidRPr="00527ECF">
        <w:t>(39)</w:t>
      </w:r>
      <w:r w:rsidRPr="00527ECF">
        <w:fldChar w:fldCharType="end"/>
      </w:r>
      <w:r w:rsidRPr="00527ECF">
        <w:t xml:space="preserve">. Potential confounds were addressed through multiple complementary approaches. To minimize the impact of scanner type, we used the longitudinal ComBat algorithm, which was specifically adapted for longitudinal neuroimaging data and represents the state-of-the-art in batch correction methods </w:t>
      </w:r>
      <w:r w:rsidRPr="00527ECF">
        <w:fldChar w:fldCharType="begin"/>
      </w:r>
      <w:r w:rsidR="00C5200E" w:rsidRPr="00527ECF">
        <w:instrText xml:space="preserve"> ADDIN ZOTERO_ITEM CSL_CITATION {"citationID":"9IkVY4XE","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Our secondary analyses showed that our primary results were robust to outliers via Winsorization, scanner effects via exclusion of data collected on one of two scanners, and to inclusion of movement parameters, antipsychotic medication status, and congenital cardiac diagnosis as covariates of no interest in the final model. Together, these results support a robust finding in a unique clinical population that allows for genetics-first study of phenotypes relevant to neurodevelopmental disorders.</w:t>
      </w:r>
      <w:r w:rsidR="00907BF1">
        <w:t xml:space="preserve"> </w:t>
      </w:r>
    </w:p>
    <w:p w14:paraId="7A9CAEED" w14:textId="77777777" w:rsidR="003F27C9" w:rsidRPr="00527ECF" w:rsidRDefault="003F27C9">
      <w:pPr>
        <w:spacing w:line="480" w:lineRule="auto"/>
        <w:ind w:firstLine="720"/>
        <w:jc w:val="both"/>
      </w:pPr>
    </w:p>
    <w:p w14:paraId="67EFBA73" w14:textId="741FBD83" w:rsidR="003F27C9" w:rsidRPr="00527ECF" w:rsidRDefault="00000000">
      <w:pPr>
        <w:spacing w:line="480" w:lineRule="auto"/>
        <w:ind w:firstLine="720"/>
        <w:jc w:val="both"/>
      </w:pPr>
      <w:r w:rsidRPr="00527ECF">
        <w:t xml:space="preserve">However, certain limitations of this study must be noted. First, this dataset is not well suited for analyses of within-subject change, which might be more informative for analyses of symptom relationships. Similarly, this sample is not well powered for analyses of brain-behavior </w:t>
      </w:r>
      <w:r w:rsidRPr="00527ECF">
        <w:lastRenderedPageBreak/>
        <w:t xml:space="preserve">relationships, particularly as effect size estimates can be artificially inflated for brain-behavior relationships in small samples </w:t>
      </w:r>
      <w:r w:rsidRPr="00527ECF">
        <w:fldChar w:fldCharType="begin"/>
      </w:r>
      <w:r w:rsidR="00C5200E" w:rsidRPr="00527ECF">
        <w:instrText xml:space="preserve"> ADDIN ZOTERO_ITEM CSL_CITATION {"citationID":"FDWr5vaE","properties":{"formattedCitation":"(45)","plainCitation":"(45)","noteIndex":0},"citationItems":[{"id":186,"uris":["http://zotero.org/users/local/ydeP6pQP/items/64YDKYDY"],"itemData":{"id":186,"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Pr="00527ECF">
        <w:fldChar w:fldCharType="separate"/>
      </w:r>
      <w:r w:rsidR="00C5200E" w:rsidRPr="00527ECF">
        <w:t>(45)</w:t>
      </w:r>
      <w:r w:rsidRPr="00527ECF">
        <w:fldChar w:fldCharType="end"/>
      </w:r>
      <w:r w:rsidRPr="00527ECF">
        <w:t xml:space="preserve">. An additional limitation is that the GAMM results were significantly different if fMRI inputs were used that had not been subject to GSR as a preprocessing step (see </w:t>
      </w:r>
      <w:r w:rsidRPr="00527ECF">
        <w:rPr>
          <w:b/>
        </w:rPr>
        <w:t>Supplemental Results</w:t>
      </w:r>
      <w:r w:rsidRPr="00527ECF">
        <w:t xml:space="preserve">). Without GSR, no age effects remained significant after multiple comparison correction, although 22qDel somatomotor connectivity trended in the same direction. QC-FC analysis, developed by Power et al. to quantify the effect of participant movement on FC </w:t>
      </w:r>
      <w:r w:rsidRPr="00527ECF">
        <w:fldChar w:fldCharType="begin"/>
      </w:r>
      <w:r w:rsidR="00C5200E" w:rsidRPr="00527ECF">
        <w:instrText xml:space="preserve"> ADDIN ZOTERO_ITEM CSL_CITATION {"citationID":"Ek2njvuz","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indicated that, despite motion scrubbing and regression of</w:t>
      </w:r>
      <w:r w:rsidR="00907BF1">
        <w:t xml:space="preserve"> </w:t>
      </w:r>
      <w:r w:rsidRPr="00527ECF">
        <w:t>motion</w:t>
      </w:r>
      <w:r w:rsidR="00907BF1">
        <w:t xml:space="preserve"> </w:t>
      </w:r>
      <w:r w:rsidRPr="00527ECF">
        <w:t xml:space="preserve">parameters, GSR additionally reduced the relationship between movement (framewise displacement) and FC. To reduce the impact of motion on FC results in our neurodevelopmental sample, and for consistency with our prior work and other similar studies in the field </w:t>
      </w:r>
      <w:r w:rsidRPr="00527ECF">
        <w:fldChar w:fldCharType="begin"/>
      </w:r>
      <w:r w:rsidR="00C5200E" w:rsidRPr="00527ECF">
        <w:instrText xml:space="preserve"> ADDIN ZOTERO_ITEM CSL_CITATION {"citationID":"H6RvT0oV","properties":{"formattedCitation":"(14,28)","plainCitation":"(14,28)","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14,28)</w:t>
      </w:r>
      <w:r w:rsidRPr="00527ECF">
        <w:fldChar w:fldCharType="end"/>
      </w:r>
      <w:r w:rsidRPr="00527ECF">
        <w:t xml:space="preserve">, we present our primary results with GSR included. </w:t>
      </w:r>
    </w:p>
    <w:p w14:paraId="72D0AD75" w14:textId="77777777" w:rsidR="003F27C9" w:rsidRPr="00527ECF" w:rsidRDefault="003F27C9">
      <w:pPr>
        <w:spacing w:line="480" w:lineRule="auto"/>
        <w:ind w:firstLine="720"/>
        <w:jc w:val="both"/>
      </w:pPr>
    </w:p>
    <w:p w14:paraId="4A9B5FFC" w14:textId="4054F4A7" w:rsidR="003F27C9" w:rsidRPr="00527ECF" w:rsidRDefault="00000000">
      <w:pPr>
        <w:spacing w:line="480" w:lineRule="auto"/>
        <w:ind w:firstLine="720"/>
        <w:jc w:val="both"/>
        <w:rPr>
          <w:i/>
        </w:rPr>
      </w:pPr>
      <w:r w:rsidRPr="00527ECF">
        <w:t xml:space="preserve">Future research directions include mapping thalamocortical FC development in other clinical populations including autistic individuals, youth at CHR for psychosis, and individuals with other neuropsychiatric CNVs. Characterizing changes across the lifespan, including early through late adulthood, in these populations will also be valuable. Other methods for assessing TCC related phenotypes, such as EEG and sleep spindle detection, will be highly informative in 22qDel and related conditions </w:t>
      </w:r>
      <w:r w:rsidRPr="00527ECF">
        <w:fldChar w:fldCharType="begin"/>
      </w:r>
      <w:r w:rsidR="00C5200E" w:rsidRPr="00527ECF">
        <w:instrText xml:space="preserve"> ADDIN ZOTERO_ITEM CSL_CITATION {"citationID":"C0zsePaW","properties":{"formattedCitation":"(47)","plainCitation":"(47)","noteIndex":0},"citationItems":[{"id":195,"uris":["http://zotero.org/users/local/ydeP6pQP/items/9ACHJ7J4"],"itemData":{"id":195,"type":"article-journal","abstract":"Although schizophrenia (SZ) is defined by waking phenomena, abnormal sleep is a common feature. In particular, there is accumulating evidence of a sleep spindle deficit. Sleep spindles, a defining thalamocortical oscillation of non-rapid eye movement stage 2 sleep, correlate with IQ and are thought to promote long-term potentiation and enhance memory consolidation. We review evidence that reduced spindle activity in SZ is an endophenotype that impairs sleep-dependent memory consolidation, contributes to symptoms, and is a novel treatment biomarker. Studies showing that spindles can be pharmacologically enhanced in SZ and that increasing spindles improves memory in healthy individuals suggest that treating spindle deficits in patients with SZ may improve cognition. Spindle activity is highly heritable, and recent large-scale genome-wide association studies have identified SZ risk genes that may contribute to spindle deficits and illuminate their mechanisms. For example, the SZ risk gene CACNA1I encodes a calcium channel that is abundantly expressed in the thalamic spindle generator and plays a critical role in spindle activity based on a mouse knockout. Future genetic studies of animals and humans can delineate the role of this and other genes in spindles. Such cross-disciplinary research, by forging empirical links in causal chains from risk genes to proteins and cellular functions to endophenotypes, cognitive impairments, symptoms, and diagnosis, has the potential to advance the mechanistic understanding, treatment, and prevention of SZ. This review highlights the importance of deficient sleep-dependent memory consolidation among the cognitive deficits of SZ and implicates reduced sleep spindles as a potentially treatable mechanism.","container-title":"Biological Psychiatry","DOI":"10.1016/j.biopsych.2015.10.003","ISSN":"1873-2402","issue":"8","journalAbbreviation":"Biol Psychiatry","language":"eng","note":"PMID: 26602589\nPMCID: PMC4833702","page":"599-608","source":"PubMed","title":"Reduced Sleep Spindles in Schizophrenia: A Treatable Endophenotype That Links Risk Genes to Impaired Cognition?","title-short":"Reduced Sleep Spindles in Schizophrenia","volume":"80","author":[{"family":"Manoach","given":"Dara S."},{"family":"Pan","given":"Jen Q."},{"family":"Purcell","given":"Shaun M."},{"family":"Stickgold","given":"Robert"}],"issued":{"date-parts":[["2016",10,15]]}}}],"schema":"https://github.com/citation-style-language/schema/raw/master/csl-citation.json"} </w:instrText>
      </w:r>
      <w:r w:rsidRPr="00527ECF">
        <w:fldChar w:fldCharType="separate"/>
      </w:r>
      <w:r w:rsidR="00C5200E" w:rsidRPr="00527ECF">
        <w:t>(47)</w:t>
      </w:r>
      <w:r w:rsidRPr="00527ECF">
        <w:fldChar w:fldCharType="end"/>
      </w:r>
      <w:r w:rsidRPr="00527ECF">
        <w:t>. Additionally, the high construct validity of 22qDel animal models will allow for testing molecular and cell/circuit level hypotheses about development in 22qDel.</w:t>
      </w:r>
      <w:r w:rsidR="00907BF1">
        <w:t xml:space="preserve"> </w:t>
      </w:r>
    </w:p>
    <w:p w14:paraId="45BE1166" w14:textId="77777777" w:rsidR="003F27C9" w:rsidRPr="00527ECF" w:rsidRDefault="003F27C9">
      <w:pPr>
        <w:spacing w:line="480" w:lineRule="auto"/>
        <w:jc w:val="both"/>
        <w:rPr>
          <w:i/>
        </w:rPr>
      </w:pPr>
    </w:p>
    <w:p w14:paraId="27AE6181" w14:textId="77777777" w:rsidR="003F27C9" w:rsidRPr="00527ECF" w:rsidRDefault="00000000">
      <w:pPr>
        <w:spacing w:line="480" w:lineRule="auto"/>
        <w:jc w:val="both"/>
        <w:rPr>
          <w:i/>
          <w:u w:val="single"/>
        </w:rPr>
      </w:pPr>
      <w:r w:rsidRPr="00527ECF">
        <w:rPr>
          <w:i/>
          <w:u w:val="single"/>
        </w:rPr>
        <w:t>Conclusions</w:t>
      </w:r>
    </w:p>
    <w:p w14:paraId="67DF5778" w14:textId="77777777" w:rsidR="003F27C9" w:rsidRPr="00527ECF" w:rsidRDefault="00000000">
      <w:pPr>
        <w:spacing w:line="480" w:lineRule="auto"/>
        <w:ind w:firstLine="720"/>
        <w:jc w:val="both"/>
      </w:pPr>
      <w:r w:rsidRPr="00527ECF">
        <w:t xml:space="preserve">This study is the first to characterize longitudinal age-related changes in thalamocortical functional connectivity in children and adolescents with 22qDel. Using a novel functional atlas approach to investigate network-specific thalamocortical connectivity, we found that children with 22qDel exhibit a pattern of increased thalamocortical FC in the somatomotor network, concomitant with decreased connectivity in the frontoparietal network relative to TD controls. This </w:t>
      </w:r>
      <w:r w:rsidRPr="00527ECF">
        <w:lastRenderedPageBreak/>
        <w:t xml:space="preserve">pattern normalizes by early/mid adolescence, and potentially reverses by late adolescence. TD controls do not show the same age-related changes in frontoparietal and somatomotor connectivity. Future research in animal and </w:t>
      </w:r>
      <w:r w:rsidRPr="00527ECF">
        <w:rPr>
          <w:i/>
        </w:rPr>
        <w:t>in vitro</w:t>
      </w:r>
      <w:r w:rsidRPr="00527ECF">
        <w:t xml:space="preserve"> models can shed light on biological mechanisms underlying the observed alterations in FC development in 22qDel.</w:t>
      </w:r>
    </w:p>
    <w:p w14:paraId="7E2B8CFA" w14:textId="77777777" w:rsidR="003F27C9" w:rsidRPr="00527ECF" w:rsidRDefault="003F27C9">
      <w:pPr>
        <w:spacing w:line="480" w:lineRule="auto"/>
        <w:jc w:val="both"/>
      </w:pPr>
    </w:p>
    <w:p w14:paraId="67CC52B9" w14:textId="77777777" w:rsidR="003F27C9" w:rsidRPr="00527ECF" w:rsidRDefault="003F27C9">
      <w:pPr>
        <w:spacing w:line="480" w:lineRule="auto"/>
        <w:jc w:val="both"/>
      </w:pPr>
    </w:p>
    <w:p w14:paraId="248E5F72" w14:textId="77777777" w:rsidR="003F27C9" w:rsidRPr="00527ECF" w:rsidRDefault="003F27C9">
      <w:pPr>
        <w:spacing w:line="480" w:lineRule="auto"/>
        <w:jc w:val="both"/>
      </w:pPr>
    </w:p>
    <w:p w14:paraId="04F062E6" w14:textId="77777777" w:rsidR="003F27C9" w:rsidRPr="00527ECF" w:rsidRDefault="003F27C9">
      <w:pPr>
        <w:spacing w:line="480" w:lineRule="auto"/>
        <w:jc w:val="both"/>
      </w:pPr>
    </w:p>
    <w:p w14:paraId="150EB3CD" w14:textId="77777777" w:rsidR="003F27C9" w:rsidRPr="00527ECF" w:rsidRDefault="003F27C9">
      <w:pPr>
        <w:spacing w:line="480" w:lineRule="auto"/>
        <w:jc w:val="both"/>
      </w:pPr>
    </w:p>
    <w:p w14:paraId="70147352" w14:textId="77777777" w:rsidR="003F27C9" w:rsidRPr="00527ECF" w:rsidRDefault="00000000">
      <w:pPr>
        <w:spacing w:line="480" w:lineRule="auto"/>
        <w:jc w:val="both"/>
      </w:pPr>
      <w:r w:rsidRPr="00527ECF">
        <w:br w:type="page"/>
      </w:r>
    </w:p>
    <w:p w14:paraId="5B99054D" w14:textId="77C79DCC" w:rsidR="003F27C9" w:rsidRDefault="008A2542">
      <w:pPr>
        <w:spacing w:line="480" w:lineRule="auto"/>
        <w:jc w:val="both"/>
        <w:rPr>
          <w:b/>
        </w:rPr>
      </w:pPr>
      <w:r>
        <w:rPr>
          <w:b/>
        </w:rPr>
        <w:lastRenderedPageBreak/>
        <w:t>Tables</w:t>
      </w:r>
    </w:p>
    <w:p w14:paraId="2C0F59D4" w14:textId="77777777" w:rsidR="008A2542" w:rsidRDefault="008A2542">
      <w:pPr>
        <w:spacing w:line="480" w:lineRule="auto"/>
        <w:jc w:val="both"/>
        <w:rPr>
          <w:b/>
        </w:rPr>
      </w:pPr>
    </w:p>
    <w:p w14:paraId="68FE5F40" w14:textId="77777777" w:rsidR="008A2542" w:rsidRDefault="008A2542">
      <w:pPr>
        <w:spacing w:line="480" w:lineRule="auto"/>
        <w:jc w:val="both"/>
        <w:rPr>
          <w:b/>
        </w:rPr>
      </w:pPr>
    </w:p>
    <w:p w14:paraId="7C22C180" w14:textId="701B9B15" w:rsidR="008A2542" w:rsidRPr="00527ECF" w:rsidRDefault="008A2542">
      <w:pPr>
        <w:spacing w:line="480" w:lineRule="auto"/>
        <w:jc w:val="both"/>
        <w:rPr>
          <w:b/>
        </w:rPr>
      </w:pPr>
      <w:r w:rsidRPr="00527ECF">
        <w:rPr>
          <w:b/>
          <w:noProof/>
        </w:rPr>
        <w:drawing>
          <wp:inline distT="114300" distB="114300" distL="114300" distR="114300" wp14:anchorId="6E196445" wp14:editId="5F289DC8">
            <wp:extent cx="4424300" cy="2618463"/>
            <wp:effectExtent l="0" t="0" r="0" b="0"/>
            <wp:docPr id="13" name="image13.png"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3.png" descr="A picture containing text, screenshot, font, number&#10;&#10;Description automatically generated"/>
                    <pic:cNvPicPr preferRelativeResize="0"/>
                  </pic:nvPicPr>
                  <pic:blipFill>
                    <a:blip r:embed="rId7"/>
                    <a:srcRect/>
                    <a:stretch>
                      <a:fillRect/>
                    </a:stretch>
                  </pic:blipFill>
                  <pic:spPr>
                    <a:xfrm>
                      <a:off x="0" y="0"/>
                      <a:ext cx="4424300" cy="2618463"/>
                    </a:xfrm>
                    <a:prstGeom prst="rect">
                      <a:avLst/>
                    </a:prstGeom>
                    <a:ln/>
                  </pic:spPr>
                </pic:pic>
              </a:graphicData>
            </a:graphic>
          </wp:inline>
        </w:drawing>
      </w:r>
    </w:p>
    <w:p w14:paraId="186D4633" w14:textId="0920C8AE" w:rsidR="003F27C9" w:rsidRPr="00527ECF" w:rsidRDefault="00000000" w:rsidP="008A2542">
      <w:pPr>
        <w:spacing w:line="240" w:lineRule="auto"/>
        <w:jc w:val="both"/>
      </w:pPr>
      <w:r w:rsidRPr="00527ECF">
        <w:rPr>
          <w:b/>
        </w:rPr>
        <w:t xml:space="preserve">Table 1. Baseline demographics. </w:t>
      </w:r>
      <w:r w:rsidRPr="00527ECF">
        <w:t xml:space="preserve">22qDel and TD controls with </w:t>
      </w:r>
      <w:r w:rsidRPr="00527ECF">
        <w:rPr>
          <w:i/>
        </w:rPr>
        <w:t>p</w:t>
      </w:r>
      <w:r w:rsidRPr="00527ECF">
        <w:t xml:space="preserve">-values for between group comparisons (based on ANOVA for continuous variables and chi-squared tests for categorical variables). Baseline cohorts are statistically matched based on age, sex, dominant hand, and fMRI movement, as well as mean number of longitudinal visits and interval between visits. Cognition was measured with the Wechsler Abbreviated Scale of Intelligence (WASI). Prodromal symptoms were assessed with the Structured Interview for Psychosis-Risk Syndromes (SIPS). Psychosis Risk Symptoms are determined as having any score of 3 or greater on any SIPS positive symptom item. Psychosis diagnosis based on structured clinical interview (SCID) for DSM-IV </w:t>
      </w:r>
      <w:r w:rsidR="00332D3C">
        <w:t xml:space="preserve">and </w:t>
      </w:r>
      <w:r w:rsidRPr="00527ECF">
        <w:t>includes schizophrenia, schizoaffective disorder, brief psychotic disorder, and psychotic disorder not otherwise specified.</w:t>
      </w:r>
      <w:r w:rsidR="00907BF1">
        <w:t xml:space="preserve"> </w:t>
      </w:r>
    </w:p>
    <w:p w14:paraId="332AC33B" w14:textId="77777777" w:rsidR="003F27C9" w:rsidRDefault="003F27C9">
      <w:pPr>
        <w:spacing w:line="480" w:lineRule="auto"/>
        <w:jc w:val="both"/>
        <w:rPr>
          <w:b/>
        </w:rPr>
      </w:pPr>
    </w:p>
    <w:p w14:paraId="702639CB" w14:textId="77777777" w:rsidR="008A2542" w:rsidRDefault="008A2542">
      <w:pPr>
        <w:spacing w:line="480" w:lineRule="auto"/>
        <w:jc w:val="both"/>
        <w:rPr>
          <w:b/>
        </w:rPr>
      </w:pPr>
    </w:p>
    <w:p w14:paraId="2389D7E3" w14:textId="77777777" w:rsidR="008A2542" w:rsidRDefault="008A2542">
      <w:pPr>
        <w:spacing w:line="480" w:lineRule="auto"/>
        <w:jc w:val="both"/>
        <w:rPr>
          <w:b/>
        </w:rPr>
      </w:pPr>
    </w:p>
    <w:p w14:paraId="01927356" w14:textId="77777777" w:rsidR="008A2542" w:rsidRDefault="008A2542">
      <w:pPr>
        <w:spacing w:line="480" w:lineRule="auto"/>
        <w:jc w:val="both"/>
        <w:rPr>
          <w:b/>
        </w:rPr>
      </w:pPr>
    </w:p>
    <w:p w14:paraId="64D24D96" w14:textId="77777777" w:rsidR="008A2542" w:rsidRDefault="008A2542">
      <w:pPr>
        <w:spacing w:line="480" w:lineRule="auto"/>
        <w:jc w:val="both"/>
        <w:rPr>
          <w:b/>
        </w:rPr>
      </w:pPr>
    </w:p>
    <w:p w14:paraId="19B3EA20" w14:textId="77777777" w:rsidR="008A2542" w:rsidRDefault="008A2542">
      <w:pPr>
        <w:spacing w:line="480" w:lineRule="auto"/>
        <w:jc w:val="both"/>
        <w:rPr>
          <w:b/>
        </w:rPr>
      </w:pPr>
    </w:p>
    <w:p w14:paraId="2116D672" w14:textId="042DAA43" w:rsidR="008A2542" w:rsidRPr="00527ECF" w:rsidRDefault="008A2542">
      <w:pPr>
        <w:spacing w:line="480" w:lineRule="auto"/>
        <w:jc w:val="both"/>
        <w:rPr>
          <w:b/>
        </w:rPr>
      </w:pPr>
      <w:r w:rsidRPr="00527ECF">
        <w:rPr>
          <w:b/>
          <w:noProof/>
        </w:rPr>
        <w:lastRenderedPageBreak/>
        <w:drawing>
          <wp:inline distT="114300" distB="114300" distL="114300" distR="114300" wp14:anchorId="66E96D75" wp14:editId="24190649">
            <wp:extent cx="4783959" cy="3786188"/>
            <wp:effectExtent l="0" t="0" r="0" b="0"/>
            <wp:docPr id="1" name="image14.png"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14.png" descr="A picture containing text, screenshot, font, number&#10;&#10;Description automatically generated"/>
                    <pic:cNvPicPr preferRelativeResize="0"/>
                  </pic:nvPicPr>
                  <pic:blipFill>
                    <a:blip r:embed="rId8"/>
                    <a:srcRect/>
                    <a:stretch>
                      <a:fillRect/>
                    </a:stretch>
                  </pic:blipFill>
                  <pic:spPr>
                    <a:xfrm>
                      <a:off x="0" y="0"/>
                      <a:ext cx="4783959" cy="3786188"/>
                    </a:xfrm>
                    <a:prstGeom prst="rect">
                      <a:avLst/>
                    </a:prstGeom>
                    <a:ln/>
                  </pic:spPr>
                </pic:pic>
              </a:graphicData>
            </a:graphic>
          </wp:inline>
        </w:drawing>
      </w:r>
    </w:p>
    <w:p w14:paraId="0A908AD3" w14:textId="77777777" w:rsidR="003F27C9" w:rsidRPr="00527ECF" w:rsidRDefault="00000000" w:rsidP="008A2542">
      <w:pPr>
        <w:spacing w:line="240" w:lineRule="auto"/>
        <w:jc w:val="both"/>
      </w:pPr>
      <w:r w:rsidRPr="00527ECF">
        <w:rPr>
          <w:b/>
        </w:rPr>
        <w:t>Table 2.</w:t>
      </w:r>
      <w:r w:rsidRPr="00527ECF">
        <w:t xml:space="preserve"> </w:t>
      </w:r>
      <w:r w:rsidRPr="00527ECF">
        <w:rPr>
          <w:b/>
        </w:rPr>
        <w:t>Effects of age on thalamocortical connectivity (TCC).</w:t>
      </w:r>
      <w:r w:rsidRPr="00527ECF">
        <w:t xml:space="preserve"> Generalized Additive Mixed Model (GAMM) predicting TCC from age, diagnosis, sex, and scanner, with a random intercept for repeated measures within subjects. For each network, a separate TCC age curve was modeled for 22qDel and TD control groups. </w:t>
      </w:r>
      <w:r w:rsidRPr="00527ECF">
        <w:rPr>
          <w:i/>
        </w:rPr>
        <w:t>F</w:t>
      </w:r>
      <w:r w:rsidRPr="00527ECF">
        <w:t xml:space="preserve">-values and </w:t>
      </w:r>
      <w:r w:rsidRPr="00527ECF">
        <w:rPr>
          <w:i/>
        </w:rPr>
        <w:t>p</w:t>
      </w:r>
      <w:r w:rsidRPr="00527ECF">
        <w:t xml:space="preserve">-values are reported for each age effect, as well as FDR-corrected </w:t>
      </w:r>
      <w:r w:rsidRPr="00527ECF">
        <w:rPr>
          <w:i/>
        </w:rPr>
        <w:t>q</w:t>
      </w:r>
      <w:r w:rsidRPr="00527ECF">
        <w:t xml:space="preserve">-values (calculated from the set of n=18 </w:t>
      </w:r>
      <w:r w:rsidRPr="00527ECF">
        <w:rPr>
          <w:i/>
        </w:rPr>
        <w:t>p</w:t>
      </w:r>
      <w:r w:rsidRPr="00527ECF">
        <w:t>-values). “</w:t>
      </w:r>
      <w:proofErr w:type="gramStart"/>
      <w:r w:rsidRPr="00527ECF">
        <w:t>sig</w:t>
      </w:r>
      <w:proofErr w:type="gramEnd"/>
      <w:r w:rsidRPr="00527ECF">
        <w:t>_age_range” denotes age ranges with significant change in TCC, determined where zero is not included in the 95% confidence interval for the 1</w:t>
      </w:r>
      <w:r w:rsidRPr="00527ECF">
        <w:rPr>
          <w:vertAlign w:val="superscript"/>
        </w:rPr>
        <w:t>st</w:t>
      </w:r>
      <w:r w:rsidRPr="00527ECF">
        <w:t xml:space="preserve"> derivative of the TCC vs age GAMM.</w:t>
      </w:r>
    </w:p>
    <w:p w14:paraId="662A72B4" w14:textId="77777777" w:rsidR="003F27C9" w:rsidRPr="00527ECF" w:rsidRDefault="00000000">
      <w:pPr>
        <w:spacing w:line="480" w:lineRule="auto"/>
        <w:jc w:val="both"/>
      </w:pPr>
      <w:r w:rsidRPr="00527ECF">
        <w:br w:type="page"/>
      </w:r>
    </w:p>
    <w:p w14:paraId="24D81A2C" w14:textId="08AF6DC0" w:rsidR="008A2542" w:rsidRPr="008A2542" w:rsidRDefault="008A2542">
      <w:pPr>
        <w:spacing w:line="480" w:lineRule="auto"/>
        <w:jc w:val="both"/>
        <w:rPr>
          <w:b/>
          <w:bCs/>
        </w:rPr>
      </w:pPr>
      <w:r w:rsidRPr="008A2542">
        <w:rPr>
          <w:b/>
          <w:bCs/>
        </w:rPr>
        <w:lastRenderedPageBreak/>
        <w:t>Figures</w:t>
      </w:r>
    </w:p>
    <w:p w14:paraId="2FC4AB26" w14:textId="77777777" w:rsidR="008A2542" w:rsidRDefault="008A2542">
      <w:pPr>
        <w:spacing w:line="480" w:lineRule="auto"/>
        <w:jc w:val="both"/>
      </w:pPr>
    </w:p>
    <w:p w14:paraId="235C4AA2" w14:textId="77777777" w:rsidR="00B57317" w:rsidRDefault="00B57317">
      <w:pPr>
        <w:spacing w:line="480" w:lineRule="auto"/>
        <w:jc w:val="both"/>
      </w:pPr>
    </w:p>
    <w:p w14:paraId="11464DFC" w14:textId="77777777" w:rsidR="00B57317" w:rsidRDefault="00B57317">
      <w:pPr>
        <w:spacing w:line="480" w:lineRule="auto"/>
        <w:jc w:val="both"/>
      </w:pPr>
    </w:p>
    <w:p w14:paraId="4C48EA9A" w14:textId="0F3BA59C" w:rsidR="008A2542" w:rsidRDefault="008A2542">
      <w:pPr>
        <w:spacing w:line="480" w:lineRule="auto"/>
        <w:jc w:val="both"/>
      </w:pPr>
      <w:r w:rsidRPr="00527ECF">
        <w:rPr>
          <w:noProof/>
        </w:rPr>
        <w:drawing>
          <wp:inline distT="114300" distB="114300" distL="114300" distR="114300" wp14:anchorId="7E4CF975" wp14:editId="6A0AE8A6">
            <wp:extent cx="3881103" cy="3881103"/>
            <wp:effectExtent l="0" t="0" r="0" b="0"/>
            <wp:docPr id="7" name="image15.png" descr="A picture containing diagram, line, text, plo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5.png" descr="A picture containing diagram, line, text, plot&#10;&#10;Description automatically generated"/>
                    <pic:cNvPicPr preferRelativeResize="0"/>
                  </pic:nvPicPr>
                  <pic:blipFill>
                    <a:blip r:embed="rId9"/>
                    <a:srcRect/>
                    <a:stretch>
                      <a:fillRect/>
                    </a:stretch>
                  </pic:blipFill>
                  <pic:spPr>
                    <a:xfrm>
                      <a:off x="0" y="0"/>
                      <a:ext cx="3881103" cy="3881103"/>
                    </a:xfrm>
                    <a:prstGeom prst="rect">
                      <a:avLst/>
                    </a:prstGeom>
                    <a:ln/>
                  </pic:spPr>
                </pic:pic>
              </a:graphicData>
            </a:graphic>
          </wp:inline>
        </w:drawing>
      </w:r>
    </w:p>
    <w:p w14:paraId="04445465" w14:textId="1170CF12" w:rsidR="003F27C9" w:rsidRPr="00527ECF" w:rsidRDefault="00000000" w:rsidP="008A2542">
      <w:pPr>
        <w:spacing w:line="240" w:lineRule="auto"/>
        <w:jc w:val="both"/>
      </w:pPr>
      <w:r w:rsidRPr="00527ECF">
        <w:rPr>
          <w:b/>
        </w:rPr>
        <w:t xml:space="preserve">Figure 1. Participant age distribution. </w:t>
      </w:r>
      <w:r w:rsidRPr="00527ECF">
        <w:t>Typically developing controls in blue, 22qDel in red, with lines connecting follow-up visits from the same individual. Scanner type (Siemens Trio or Prisma) indicated by circle or triangle, respectively.</w:t>
      </w:r>
    </w:p>
    <w:p w14:paraId="4C6668B4" w14:textId="77777777" w:rsidR="003F27C9" w:rsidRDefault="003F27C9">
      <w:pPr>
        <w:spacing w:line="480" w:lineRule="auto"/>
        <w:jc w:val="both"/>
        <w:rPr>
          <w:b/>
        </w:rPr>
      </w:pPr>
    </w:p>
    <w:p w14:paraId="0BDFCF75" w14:textId="77777777" w:rsidR="008A2542" w:rsidRDefault="008A2542">
      <w:pPr>
        <w:spacing w:line="480" w:lineRule="auto"/>
        <w:jc w:val="both"/>
        <w:rPr>
          <w:b/>
        </w:rPr>
      </w:pPr>
    </w:p>
    <w:p w14:paraId="4085CD1F" w14:textId="77777777" w:rsidR="008A2542" w:rsidRDefault="008A2542">
      <w:pPr>
        <w:spacing w:line="480" w:lineRule="auto"/>
        <w:jc w:val="both"/>
        <w:rPr>
          <w:b/>
        </w:rPr>
      </w:pPr>
    </w:p>
    <w:p w14:paraId="6C5C7E3F" w14:textId="77777777" w:rsidR="008A2542" w:rsidRDefault="008A2542">
      <w:pPr>
        <w:spacing w:line="480" w:lineRule="auto"/>
        <w:jc w:val="both"/>
        <w:rPr>
          <w:b/>
        </w:rPr>
      </w:pPr>
    </w:p>
    <w:p w14:paraId="2415BC63" w14:textId="77777777" w:rsidR="008A2542" w:rsidRDefault="008A2542">
      <w:pPr>
        <w:spacing w:line="480" w:lineRule="auto"/>
        <w:jc w:val="both"/>
        <w:rPr>
          <w:b/>
        </w:rPr>
      </w:pPr>
    </w:p>
    <w:p w14:paraId="117FD5E6" w14:textId="77777777" w:rsidR="008A2542" w:rsidRDefault="008A2542">
      <w:pPr>
        <w:spacing w:line="480" w:lineRule="auto"/>
        <w:jc w:val="both"/>
        <w:rPr>
          <w:b/>
        </w:rPr>
      </w:pPr>
    </w:p>
    <w:p w14:paraId="0431E095" w14:textId="69FFA7DF" w:rsidR="008A2542" w:rsidRPr="00527ECF" w:rsidRDefault="008A2542">
      <w:pPr>
        <w:spacing w:line="480" w:lineRule="auto"/>
        <w:jc w:val="both"/>
        <w:rPr>
          <w:b/>
        </w:rPr>
      </w:pPr>
      <w:r w:rsidRPr="00527ECF">
        <w:rPr>
          <w:noProof/>
        </w:rPr>
        <w:lastRenderedPageBreak/>
        <w:drawing>
          <wp:inline distT="114300" distB="114300" distL="114300" distR="114300" wp14:anchorId="0FD815C5" wp14:editId="6FC7CE6D">
            <wp:extent cx="5935085" cy="3319463"/>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35085" cy="3319463"/>
                    </a:xfrm>
                    <a:prstGeom prst="rect">
                      <a:avLst/>
                    </a:prstGeom>
                    <a:ln/>
                  </pic:spPr>
                </pic:pic>
              </a:graphicData>
            </a:graphic>
          </wp:inline>
        </w:drawing>
      </w:r>
    </w:p>
    <w:p w14:paraId="0FCB9C35" w14:textId="5E815AD2" w:rsidR="003F27C9" w:rsidRPr="00527ECF" w:rsidRDefault="00000000" w:rsidP="008A2542">
      <w:pPr>
        <w:spacing w:line="240" w:lineRule="auto"/>
        <w:jc w:val="both"/>
      </w:pPr>
      <w:r w:rsidRPr="00527ECF">
        <w:rPr>
          <w:b/>
        </w:rPr>
        <w:t xml:space="preserve">Figure 2. Cortical and thalamic regions for functional connectivity analysis. </w:t>
      </w:r>
      <w:r w:rsidRPr="00527ECF">
        <w:rPr>
          <w:i/>
        </w:rPr>
        <w:t>Left:</w:t>
      </w:r>
      <w:r w:rsidRPr="00527ECF">
        <w:t xml:space="preserve"> nine cortical functional networks from the Cole-Anticevic Brain-wide Network Partition (CABNP) </w:t>
      </w:r>
      <w:r w:rsidRPr="00527ECF">
        <w:fldChar w:fldCharType="begin"/>
      </w:r>
      <w:r w:rsidR="00C5200E" w:rsidRPr="00527ECF">
        <w:instrText xml:space="preserve"> ADDIN ZOTERO_ITEM CSL_CITATION {"citationID":"BRRYFmRc","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w:t>
      </w:r>
      <w:r w:rsidRPr="00527ECF">
        <w:rPr>
          <w:i/>
        </w:rPr>
        <w:t>Right:</w:t>
      </w:r>
      <w:r w:rsidRPr="00527ECF">
        <w:t xml:space="preserve"> the same functional networks in the thalamus. Network thalamocortical connectivity (TCC) was computed between the mean fMRI time series in corresponding cortical and thalamic regions.</w:t>
      </w:r>
      <w:r w:rsidR="00907BF1">
        <w:t xml:space="preserve"> </w:t>
      </w:r>
    </w:p>
    <w:p w14:paraId="1134566D" w14:textId="77777777" w:rsidR="003F27C9" w:rsidRDefault="003F27C9">
      <w:pPr>
        <w:spacing w:line="480" w:lineRule="auto"/>
        <w:jc w:val="both"/>
        <w:rPr>
          <w:b/>
        </w:rPr>
      </w:pPr>
    </w:p>
    <w:p w14:paraId="73873594" w14:textId="77777777" w:rsidR="008A2542" w:rsidRDefault="008A2542">
      <w:pPr>
        <w:spacing w:line="480" w:lineRule="auto"/>
        <w:jc w:val="both"/>
        <w:rPr>
          <w:b/>
        </w:rPr>
      </w:pPr>
    </w:p>
    <w:p w14:paraId="67CCECAF" w14:textId="77777777" w:rsidR="008A2542" w:rsidRDefault="008A2542">
      <w:pPr>
        <w:spacing w:line="480" w:lineRule="auto"/>
        <w:jc w:val="both"/>
        <w:rPr>
          <w:b/>
        </w:rPr>
      </w:pPr>
    </w:p>
    <w:p w14:paraId="24F3F3A7" w14:textId="77777777" w:rsidR="008A2542" w:rsidRDefault="008A2542">
      <w:pPr>
        <w:spacing w:line="480" w:lineRule="auto"/>
        <w:jc w:val="both"/>
        <w:rPr>
          <w:b/>
        </w:rPr>
      </w:pPr>
    </w:p>
    <w:p w14:paraId="00BD674B" w14:textId="77777777" w:rsidR="008A2542" w:rsidRDefault="008A2542">
      <w:pPr>
        <w:spacing w:line="480" w:lineRule="auto"/>
        <w:jc w:val="both"/>
        <w:rPr>
          <w:b/>
        </w:rPr>
      </w:pPr>
    </w:p>
    <w:p w14:paraId="41EB4903" w14:textId="77777777" w:rsidR="008A2542" w:rsidRDefault="008A2542">
      <w:pPr>
        <w:spacing w:line="480" w:lineRule="auto"/>
        <w:jc w:val="both"/>
        <w:rPr>
          <w:b/>
        </w:rPr>
      </w:pPr>
    </w:p>
    <w:p w14:paraId="551F7271" w14:textId="77777777" w:rsidR="008A2542" w:rsidRDefault="008A2542">
      <w:pPr>
        <w:spacing w:line="480" w:lineRule="auto"/>
        <w:jc w:val="both"/>
        <w:rPr>
          <w:b/>
        </w:rPr>
      </w:pPr>
    </w:p>
    <w:p w14:paraId="7FB87663" w14:textId="77777777" w:rsidR="008A2542" w:rsidRDefault="008A2542">
      <w:pPr>
        <w:spacing w:line="480" w:lineRule="auto"/>
        <w:jc w:val="both"/>
        <w:rPr>
          <w:b/>
        </w:rPr>
      </w:pPr>
    </w:p>
    <w:p w14:paraId="06BED4E1" w14:textId="77777777" w:rsidR="008A2542" w:rsidRDefault="008A2542">
      <w:pPr>
        <w:spacing w:line="480" w:lineRule="auto"/>
        <w:jc w:val="both"/>
        <w:rPr>
          <w:b/>
        </w:rPr>
      </w:pPr>
    </w:p>
    <w:p w14:paraId="37635737" w14:textId="77777777" w:rsidR="008A2542" w:rsidRDefault="008A2542">
      <w:pPr>
        <w:spacing w:line="480" w:lineRule="auto"/>
        <w:jc w:val="both"/>
        <w:rPr>
          <w:b/>
        </w:rPr>
      </w:pPr>
    </w:p>
    <w:p w14:paraId="50DE8F6F" w14:textId="0EEEF867" w:rsidR="008A2542" w:rsidRDefault="008A2542">
      <w:pPr>
        <w:spacing w:line="480" w:lineRule="auto"/>
        <w:jc w:val="both"/>
        <w:rPr>
          <w:b/>
        </w:rPr>
      </w:pPr>
    </w:p>
    <w:p w14:paraId="516E2661" w14:textId="77777777" w:rsidR="00844E28" w:rsidRDefault="00844E28">
      <w:pPr>
        <w:spacing w:line="480" w:lineRule="auto"/>
        <w:jc w:val="both"/>
        <w:rPr>
          <w:b/>
        </w:rPr>
      </w:pPr>
    </w:p>
    <w:p w14:paraId="57E0C218" w14:textId="532FA7DA" w:rsidR="008A2542" w:rsidRPr="00844E28" w:rsidRDefault="00844E28" w:rsidP="00844E28">
      <w:pPr>
        <w:spacing w:line="240" w:lineRule="auto"/>
        <w:jc w:val="both"/>
        <w:rPr>
          <w:b/>
        </w:rPr>
      </w:pPr>
      <w:r w:rsidRPr="00844E28">
        <w:rPr>
          <w:b/>
        </w:rPr>
        <w:lastRenderedPageBreak/>
        <w:drawing>
          <wp:anchor distT="0" distB="0" distL="114300" distR="114300" simplePos="0" relativeHeight="251660288" behindDoc="1" locked="0" layoutInCell="1" allowOverlap="1" wp14:anchorId="532CEA65" wp14:editId="2147823E">
            <wp:simplePos x="0" y="0"/>
            <wp:positionH relativeFrom="column">
              <wp:posOffset>-182880</wp:posOffset>
            </wp:positionH>
            <wp:positionV relativeFrom="paragraph">
              <wp:posOffset>0</wp:posOffset>
            </wp:positionV>
            <wp:extent cx="5943600" cy="4011930"/>
            <wp:effectExtent l="0" t="0" r="0" b="1270"/>
            <wp:wrapTight wrapText="bothSides">
              <wp:wrapPolygon edited="0">
                <wp:start x="0" y="0"/>
                <wp:lineTo x="0" y="21538"/>
                <wp:lineTo x="21554" y="21538"/>
                <wp:lineTo x="21554" y="0"/>
                <wp:lineTo x="0" y="0"/>
              </wp:wrapPolygon>
            </wp:wrapTight>
            <wp:docPr id="1383180718" name="Picture 1" descr="A picture containing diagram,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80718" name="Picture 1" descr="A picture containing diagram, screenshot, text, desig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14:sizeRelH relativeFrom="page">
              <wp14:pctWidth>0</wp14:pctWidth>
            </wp14:sizeRelH>
            <wp14:sizeRelV relativeFrom="page">
              <wp14:pctHeight>0</wp14:pctHeight>
            </wp14:sizeRelV>
          </wp:anchor>
        </w:drawing>
      </w:r>
      <w:r w:rsidR="00000000" w:rsidRPr="00527ECF">
        <w:rPr>
          <w:b/>
        </w:rPr>
        <w:t xml:space="preserve">Figure 3. Age trajectories of frontoparietal and somatomotor thalamocortical connectivity (TCC). </w:t>
      </w:r>
      <w:r w:rsidR="00000000" w:rsidRPr="00527ECF">
        <w:t xml:space="preserve">TCC vs age curves in 22qDel and typically developing controls. </w:t>
      </w:r>
      <w:r w:rsidR="00000000" w:rsidRPr="00527ECF">
        <w:rPr>
          <w:b/>
        </w:rPr>
        <w:t>A)</w:t>
      </w:r>
      <w:r w:rsidR="00000000" w:rsidRPr="00527ECF">
        <w:t xml:space="preserve"> </w:t>
      </w:r>
      <w:r w:rsidR="00000000" w:rsidRPr="00527ECF">
        <w:rPr>
          <w:i/>
        </w:rPr>
        <w:t>Upper:</w:t>
      </w:r>
      <w:r w:rsidR="00000000" w:rsidRPr="00527ECF">
        <w:t xml:space="preserve"> smoothed age curves and partial residuals for frontoparietal TCC from the GAMM predicting TCC from age, diagnosis, sex, and scanner, with a random intercept for repeated measures within subjects. The partial residual plots reflect the relationship between age and TCC, given the other covariates in the model. </w:t>
      </w:r>
      <w:r w:rsidR="00000000" w:rsidRPr="00527ECF">
        <w:rPr>
          <w:i/>
        </w:rPr>
        <w:t>Middle:</w:t>
      </w:r>
      <w:r w:rsidR="00000000" w:rsidRPr="00527ECF">
        <w:t xml:space="preserve"> 1</w:t>
      </w:r>
      <w:r w:rsidR="00000000" w:rsidRPr="00527ECF">
        <w:rPr>
          <w:vertAlign w:val="superscript"/>
        </w:rPr>
        <w:t>st</w:t>
      </w:r>
      <w:r w:rsidR="00000000" w:rsidRPr="00527ECF">
        <w:t xml:space="preserve"> derivatives of the TCC vs age curve in patients and controls, with intervals of significant change determined where the 95% confidence interval for the 1</w:t>
      </w:r>
      <w:r w:rsidR="00000000" w:rsidRPr="00527ECF">
        <w:rPr>
          <w:vertAlign w:val="superscript"/>
        </w:rPr>
        <w:t>st</w:t>
      </w:r>
      <w:r w:rsidR="00000000" w:rsidRPr="00527ECF">
        <w:t xml:space="preserve"> derivative does not include </w:t>
      </w:r>
      <w:r w:rsidR="00273C6B">
        <w:t>zero</w:t>
      </w:r>
      <w:r w:rsidR="00000000" w:rsidRPr="00527ECF">
        <w:t xml:space="preserve">, marked with brackets and asterisk. No change in frontoparietal TCC across the age range for controls, but 22qDel increases across ages 7.5-12.8. </w:t>
      </w:r>
      <w:r w:rsidR="00000000" w:rsidRPr="00527ECF">
        <w:rPr>
          <w:i/>
        </w:rPr>
        <w:t>Lower:</w:t>
      </w:r>
      <w:r w:rsidR="00000000" w:rsidRPr="00527ECF">
        <w:t xml:space="preserve"> cortical and thalamic regions used for TCC measure. </w:t>
      </w:r>
      <w:r w:rsidR="00000000" w:rsidRPr="00527ECF">
        <w:rPr>
          <w:b/>
        </w:rPr>
        <w:t>B)</w:t>
      </w:r>
      <w:r w:rsidR="00000000" w:rsidRPr="00527ECF">
        <w:t xml:space="preserve"> Same as </w:t>
      </w:r>
      <w:r w:rsidR="00000000" w:rsidRPr="00527ECF">
        <w:rPr>
          <w:b/>
        </w:rPr>
        <w:t>A</w:t>
      </w:r>
      <w:r w:rsidR="00000000" w:rsidRPr="00527ECF">
        <w:t xml:space="preserve"> for the GAMM predicting somatomotor thalamocortical connectivity, showing no change across the age range in controls but a negative slope across the full age range for 22qDel.</w:t>
      </w:r>
    </w:p>
    <w:p w14:paraId="6555F8A1" w14:textId="77777777" w:rsidR="008A2542" w:rsidRDefault="008A2542">
      <w:pPr>
        <w:spacing w:line="480" w:lineRule="auto"/>
        <w:jc w:val="both"/>
        <w:rPr>
          <w:b/>
        </w:rPr>
      </w:pPr>
    </w:p>
    <w:p w14:paraId="08DF484A" w14:textId="77777777" w:rsidR="008A2542" w:rsidRDefault="008A2542">
      <w:pPr>
        <w:spacing w:line="480" w:lineRule="auto"/>
        <w:jc w:val="both"/>
        <w:rPr>
          <w:b/>
        </w:rPr>
      </w:pPr>
    </w:p>
    <w:p w14:paraId="0340B8F1" w14:textId="77777777" w:rsidR="008A2542" w:rsidRDefault="008A2542">
      <w:pPr>
        <w:spacing w:line="480" w:lineRule="auto"/>
        <w:jc w:val="both"/>
        <w:rPr>
          <w:b/>
        </w:rPr>
      </w:pPr>
    </w:p>
    <w:p w14:paraId="57D74A75" w14:textId="77777777" w:rsidR="008A2542" w:rsidRDefault="008A2542">
      <w:pPr>
        <w:spacing w:line="480" w:lineRule="auto"/>
        <w:jc w:val="both"/>
        <w:rPr>
          <w:b/>
        </w:rPr>
      </w:pPr>
    </w:p>
    <w:p w14:paraId="1AD2EDAE" w14:textId="77777777" w:rsidR="008A2542" w:rsidRDefault="008A2542">
      <w:pPr>
        <w:spacing w:line="480" w:lineRule="auto"/>
        <w:jc w:val="both"/>
        <w:rPr>
          <w:b/>
        </w:rPr>
      </w:pPr>
    </w:p>
    <w:p w14:paraId="59CAFFD8" w14:textId="77777777" w:rsidR="008A2542" w:rsidRDefault="008A2542">
      <w:pPr>
        <w:spacing w:line="480" w:lineRule="auto"/>
        <w:jc w:val="both"/>
        <w:rPr>
          <w:b/>
        </w:rPr>
      </w:pPr>
    </w:p>
    <w:p w14:paraId="632132F9" w14:textId="77777777" w:rsidR="00B57317" w:rsidRDefault="00B57317">
      <w:pPr>
        <w:spacing w:line="480" w:lineRule="auto"/>
        <w:jc w:val="both"/>
        <w:rPr>
          <w:b/>
        </w:rPr>
      </w:pPr>
    </w:p>
    <w:p w14:paraId="60C0D68F" w14:textId="512A6994" w:rsidR="003F27C9" w:rsidRPr="008A2542" w:rsidRDefault="00000000">
      <w:pPr>
        <w:spacing w:line="480" w:lineRule="auto"/>
        <w:jc w:val="both"/>
      </w:pPr>
      <w:r w:rsidRPr="00527ECF">
        <w:rPr>
          <w:b/>
        </w:rPr>
        <w:lastRenderedPageBreak/>
        <w:t>Supplemental Information</w:t>
      </w:r>
    </w:p>
    <w:p w14:paraId="60F41A18" w14:textId="77777777" w:rsidR="003F27C9" w:rsidRPr="00527ECF" w:rsidRDefault="00000000">
      <w:pPr>
        <w:spacing w:line="480" w:lineRule="auto"/>
        <w:jc w:val="both"/>
        <w:rPr>
          <w:b/>
        </w:rPr>
      </w:pPr>
      <w:r w:rsidRPr="00527ECF">
        <w:rPr>
          <w:b/>
        </w:rPr>
        <w:t>Supplemental Methods</w:t>
      </w:r>
    </w:p>
    <w:p w14:paraId="0F99E503" w14:textId="77777777" w:rsidR="003F27C9" w:rsidRPr="00527ECF" w:rsidRDefault="00000000">
      <w:pPr>
        <w:spacing w:line="480" w:lineRule="auto"/>
        <w:jc w:val="both"/>
        <w:rPr>
          <w:i/>
        </w:rPr>
      </w:pPr>
      <w:r w:rsidRPr="00527ECF">
        <w:rPr>
          <w:i/>
          <w:u w:val="single"/>
        </w:rPr>
        <w:t>Participants</w:t>
      </w:r>
      <w:r w:rsidRPr="00527ECF">
        <w:rPr>
          <w:i/>
        </w:rPr>
        <w:t xml:space="preserve"> </w:t>
      </w:r>
    </w:p>
    <w:p w14:paraId="1DF352D9" w14:textId="3BE1C629" w:rsidR="003F27C9" w:rsidRPr="00527ECF" w:rsidRDefault="00000000">
      <w:pPr>
        <w:spacing w:line="480" w:lineRule="auto"/>
        <w:jc w:val="both"/>
      </w:pPr>
      <w:r w:rsidRPr="00527ECF">
        <w:t xml:space="preserve">The total longitudinal sample consisted of 220 scans from 135 participants (6–23 years of age; n= 65 22qDel baseline, 63.1% female; n= 69 TD controls baseline, 49.3% female), recruited from an ongoing longitudinal study at the University of California, Los Angeles (UCLA). A prior cross-sectional study of whole-thalamus FC in 22qDel included a single time point from 79 individuals included in the current longitudinal sample </w:t>
      </w:r>
      <w:r w:rsidRPr="00527ECF">
        <w:fldChar w:fldCharType="begin"/>
      </w:r>
      <w:r w:rsidR="00C5200E" w:rsidRPr="00527ECF">
        <w:instrText xml:space="preserve"> ADDIN ZOTERO_ITEM CSL_CITATION {"citationID":"R7x8eC4U","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The 22qDel participants all had a molecularly confirmed 22q11.2 deletion. 22qDel and TD participants were statistically matched based on baseline age, sex, handedness, and fMRI motion</w:t>
      </w:r>
      <w:r w:rsidR="00907BF1">
        <w:t xml:space="preserve"> </w:t>
      </w:r>
      <w:r w:rsidRPr="00527ECF">
        <w:t xml:space="preserve">(percent frames flagged based on displacement/intensity thresholds recommended by Power et al. 2012 </w:t>
      </w:r>
      <w:r w:rsidRPr="00527ECF">
        <w:fldChar w:fldCharType="begin"/>
      </w:r>
      <w:r w:rsidR="00C5200E" w:rsidRPr="00527ECF">
        <w:instrText xml:space="preserve"> ADDIN ZOTERO_ITEM CSL_CITATION {"citationID":"8G6zJvvK","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s well as mean number of longitudinal visits and interval between visits, using appropriate tests (ANOVA, or chi-squared). Exclusion criteria for all study participants were as follows: significant neurological or medical conditions (unrelated to 22q11.2 deletion) that might affect brain structure, history of head injury with loss of consciousness, insufficient fluency in English, and/or substance or alcohol use disorder within the past 6 months. As we aimed to include a representative cohort of CNV carriers, patients with cardiac-related issues were not excluded, as this is a hallmark of 22qDel. Healthy controls were free from significant intellectual disability and did not meet criteria for any psychiatric disorder, with the exception of attention deficit-hyperactivity disorder or a past episode of depression, due to their prevalence in childhood and adolescence </w:t>
      </w:r>
      <w:r w:rsidRPr="00527ECF">
        <w:fldChar w:fldCharType="begin"/>
      </w:r>
      <w:r w:rsidR="00C5200E" w:rsidRPr="00527ECF">
        <w:instrText xml:space="preserve"> ADDIN ZOTERO_ITEM CSL_CITATION {"citationID":"Q700SuLx","properties":{"formattedCitation":"(48\\uc0\\u8211{}50)","plainCitation":"(48–50)","noteIndex":0},"citationItems":[{"id":88,"uris":["http://zotero.org/users/local/ydeP6pQP/items/LV54K6F3"],"itemData":{"id":88,"type":"article-journal","container-title":"The Journal of Pediatrics","DOI":"10.1016/j.jpeds.2018.09.021","ISSN":"0022-3476, 1090-123X","journalAbbreviation":"The Journal of Pediatrics","language":"English","note":"publisher: Elsevier\nPMID: 30322701","page":"256-267.e3","source":"www.jpeds.com","title":"Prevalence and Treatment of Depression, Anxiety, and Conduct Problems in US Children","volume":"206","author":[{"family":"Ghandour","given":"Reem M."},{"family":"Sherman","given":"Laura J."},{"family":"Vladutiu","given":"Catherine J."},{"family":"Ali","given":"Mir M."},{"family":"Lynch","given":"Sean E."},{"family":"Bitsko","given":"Rebecca H."},{"family":"Blumberg","given":"Stephen J."}],"issued":{"date-parts":[["2019",3,1]]}}},{"id":87,"uris":["http://zotero.org/users/local/ydeP6pQP/items/L5D84ZDN"],"itemData":{"id":87,"type":"article-journal","container-title":"The Lancet Psychiatry","DOI":"10.1016/S2215-0366(17)30167-0","ISSN":"2215-0366, 2215-0374","issue":"2","journalAbbreviation":"The Lancet Psychiatry","language":"English","note":"publisher: Elsevier\nPMID: 29033005","page":"175-186","source":"www.thelancet.com","title":"ADHD in children and young people: prevalence, care pathways, and service provision","title-short":"ADHD in children and young people","volume":"5","author":[{"family":"Sayal","given":"Kapil"},{"family":"Prasad","given":"Vibhore"},{"family":"Daley","given":"David"},{"family":"Ford","given":"Tamsin"},{"family":"Coghill","given":"David"}],"issued":{"date-parts":[["2018",2,1]]}}},{"id":85,"uris":["http://zotero.org/users/local/ydeP6pQP/items/JST7DHMB"],"itemData":{"id":85,"type":"article-journal","container-title":"The Lancet","DOI":"10.1016/S0140-6736(11)60871-4","ISSN":"0140-6736, 1474-547X","issue":"9820","journalAbbreviation":"The Lancet","language":"English","note":"publisher: Elsevier\nPMID: 22305766","page":"1056-1067","source":"www.thelancet.com","title":"Depression in adolescence","volume":"379","author":[{"family":"Thapar","given":"Anita"},{"family":"Collishaw","given":"Stephan"},{"family":"Pine","given":"Daniel S."},{"family":"Thapar","given":"Ajay K."}],"issued":{"date-parts":[["2012",3,17]]}}}],"schema":"https://github.com/citation-style-language/schema/raw/master/csl-citation.json"} </w:instrText>
      </w:r>
      <w:r w:rsidRPr="00527ECF">
        <w:fldChar w:fldCharType="separate"/>
      </w:r>
      <w:r w:rsidR="00C5200E" w:rsidRPr="00527ECF">
        <w:t>(48–50)</w:t>
      </w:r>
      <w:r w:rsidRPr="00527ECF">
        <w:fldChar w:fldCharType="end"/>
      </w:r>
      <w:r w:rsidRPr="00527ECF">
        <w:t xml:space="preserve">. After study procedures had been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1ABE0F7F" w14:textId="77777777" w:rsidR="003F27C9" w:rsidRPr="00527ECF" w:rsidRDefault="003F27C9">
      <w:pPr>
        <w:spacing w:line="480" w:lineRule="auto"/>
        <w:jc w:val="both"/>
      </w:pPr>
    </w:p>
    <w:p w14:paraId="0F0A4C7E" w14:textId="77777777" w:rsidR="008A2542" w:rsidRDefault="008A2542">
      <w:pPr>
        <w:spacing w:line="480" w:lineRule="auto"/>
        <w:jc w:val="both"/>
        <w:rPr>
          <w:i/>
          <w:u w:val="single"/>
        </w:rPr>
      </w:pPr>
    </w:p>
    <w:p w14:paraId="08654B9D" w14:textId="6482F553" w:rsidR="003F27C9" w:rsidRPr="00527ECF" w:rsidRDefault="00000000">
      <w:pPr>
        <w:spacing w:line="480" w:lineRule="auto"/>
        <w:jc w:val="both"/>
      </w:pPr>
      <w:r w:rsidRPr="00527ECF">
        <w:rPr>
          <w:i/>
          <w:u w:val="single"/>
        </w:rPr>
        <w:lastRenderedPageBreak/>
        <w:t>Clinical assessment</w:t>
      </w:r>
      <w:r w:rsidRPr="00527ECF">
        <w:t xml:space="preserve"> </w:t>
      </w:r>
    </w:p>
    <w:p w14:paraId="31127CA9" w14:textId="626B4812" w:rsidR="003F27C9" w:rsidRPr="00527ECF" w:rsidRDefault="00000000">
      <w:pPr>
        <w:spacing w:line="480" w:lineRule="auto"/>
        <w:jc w:val="both"/>
      </w:pPr>
      <w:r w:rsidRPr="00527ECF">
        <w:t xml:space="preserve">At each study time point, demographic information and clinical measures were collected for each participant by trained Master's-level clinicians, supervised by a clinical psychologist. Psychiatric diagnoses were established with the Structured Clinical Interview for DSM-IV (SCID) </w:t>
      </w:r>
      <w:r w:rsidRPr="00527ECF">
        <w:fldChar w:fldCharType="begin"/>
      </w:r>
      <w:r w:rsidR="00C5200E" w:rsidRPr="00527ECF">
        <w:instrText xml:space="preserve"> ADDIN ZOTERO_ITEM CSL_CITATION {"citationID":"L0rR6owA","properties":{"formattedCitation":"(51)","plainCitation":"(51)","noteIndex":0},"citationItems":[{"id":130,"uris":["http://zotero.org/users/local/ydeP6pQP/items/CV69CCLU"],"itemData":{"id":130,"type":"chapter","abstract":"In this chapter, the authors examine the Structured Clinical Interview for Diagnostic and Statistical Manual-Fourth Edition Axis I Disorders (SCID-I) and the SCID-II. The main topics discussed in this chapter include the following: (1) test description; (2) theoretical basis; (3) test development; (4) psychometric characteristics; (5) cross-cultural factors; (6) accommodations for populations with disabilities; (7) computerization; (8) current research status; (9) use in clinical or organizational practice; and (10) future developments. (PsycInfo Database Record (c) 2022 APA, all rights reserved)","container-title":"Comprehensive handbook of psychological assessment, Vol. 2: Personality assessment","event-place":"Hoboken, NJ, US","ISBN":"978-0-471-41612-8","page":"134-143","publisher":"John Wiley &amp; Sons, Inc.","publisher-place":"Hoboken, NJ, US","source":"APA PsycNet","title":"The Structured Clinical Interview for DSM-IV Axis I Disorders (SCID-I) and the Structured Clinical Interview for DSM-IV Axis II Disorders (SCID-II)","author":[{"family":"First","given":"Michael B."},{"family":"Gibbon","given":"Miriam"}],"issued":{"date-parts":[["2004"]]}}}],"schema":"https://github.com/citation-style-language/schema/raw/master/csl-citation.json"} </w:instrText>
      </w:r>
      <w:r w:rsidRPr="00527ECF">
        <w:fldChar w:fldCharType="separate"/>
      </w:r>
      <w:r w:rsidR="00C5200E" w:rsidRPr="00527ECF">
        <w:t>(51)</w:t>
      </w:r>
      <w:r w:rsidRPr="00527ECF">
        <w:fldChar w:fldCharType="end"/>
      </w:r>
      <w:r w:rsidRPr="00527ECF">
        <w:t xml:space="preserve">. Verbal IQ was assessed via the Wechsler Abbreviated Scale of Intelligence (WASI) Vocabulary subtest, and nonverbal IQ was assessed via the WASI Matrix Reasoning subtest. Psychiatric and dimensional psychotic-like symptoms were assessed via the Structured Interview for Psychosis-Risk Syndromes (SIPS) </w:t>
      </w:r>
      <w:r w:rsidRPr="00527ECF">
        <w:fldChar w:fldCharType="begin"/>
      </w:r>
      <w:r w:rsidR="00C5200E" w:rsidRPr="00527ECF">
        <w:instrText xml:space="preserve"> ADDIN ZOTERO_ITEM CSL_CITATION {"citationID":"mbkcWwMd","properties":{"formattedCitation":"(52)","plainCitation":"(52)","noteIndex":0},"citationItems":[{"id":71,"uris":["http://zotero.org/users/local/ydeP6pQP/items/CFEG79BK"],"itemData":{"id":71,"type":"article-journal","abstract":"OBJECTIVE: This study was conducted to determine the interrater reliability and predictive validity of a set of diagnostic criteria for the prodrome of the first episode of schizophrenic psychosis when based on the Structured Interview for Prodromal Syndromes.\nMETHOD: The subjects were patients referred for evaluation because of a suspected schizophrenia prodromal syndrome. For the reliability study, two to four raters independently diagnosed 18 patients on the basis of face-to-face or videotaped interviews. For the validity study, 6- and 12-month outcome data were collected for 29 patients.\nRESULTS: Agreement in differentiating prodromal from nonprodromal patients was 93%. The prodromal features had converted to schizophrenic psychosis for 46% of the prodromal patients at 6 months and for 54% at 12 months.\nCONCLUSIONS: In small groups of subjects, these diagnostic criteria for the schizophrenic prodrome and the Structured Interview for Prodromal Syndromes showed promising interrater reliability and predictive validity.","container-title":"The American Journal of Psychiatry","DOI":"10.1176/appi.ajp.159.5.863","ISSN":"0002-953X","issue":"5","journalAbbreviation":"Am J Psychiatry","language":"eng","note":"PMID: 11986145","page":"863-865","source":"PubMed","title":"Prospective diagnosis of the initial prodrome for schizophrenia based on the Structured Interview for Prodromal Syndromes: preliminary evidence of interrater reliability and predictive validity","title-short":"Prospective diagnosis of the initial prodrome for schizophrenia based on the Structured Interview for Prodromal Syndromes","volume":"159","author":[{"family":"Miller","given":"Tandy J."},{"family":"McGlashan","given":"Thomas H."},{"family":"Rosen","given":"Joanna Lifshey"},{"family":"Somjee","given":"Lubna"},{"family":"Markovich","given":"Philip J."},{"family":"Stein","given":"Kelly"},{"family":"Woods","given":"Scott W."}],"issued":{"date-parts":[["2002",5]]}}}],"schema":"https://github.com/citation-style-language/schema/raw/master/csl-citation.json"} </w:instrText>
      </w:r>
      <w:r w:rsidRPr="00527ECF">
        <w:fldChar w:fldCharType="separate"/>
      </w:r>
      <w:r w:rsidR="00C5200E" w:rsidRPr="00527ECF">
        <w:t>(52)</w:t>
      </w:r>
      <w:r w:rsidRPr="00527ECF">
        <w:fldChar w:fldCharType="end"/>
      </w:r>
      <w:r w:rsidRPr="00527ECF">
        <w:t xml:space="preserve">. For more details on study ascertainment and recruitment procedures, see Jalbrzikowski et al. 2012 and 2013 </w:t>
      </w:r>
      <w:r w:rsidRPr="00527ECF">
        <w:fldChar w:fldCharType="begin"/>
      </w:r>
      <w:r w:rsidR="00C5200E" w:rsidRPr="00527ECF">
        <w:instrText xml:space="preserve"> ADDIN ZOTERO_ITEM CSL_CITATION {"citationID":"SQd6meU2","properties":{"formattedCitation":"(53,54)","plainCitation":"(53,54)","noteIndex":0},"citationItems":[{"id":65,"uris":["http://zotero.org/users/local/ydeP6pQP/items/9NPJGJMW"],"itemData":{"id":65,"type":"article-journal","abstract":"22q11.2 deletion syndrome (22qDS) represents one of the largest known genetic risk factors for schizophrenia. Approximately 30% of individuals with 22qDS develop psychotic illness in adolescence or young adulthood. Given that deficits in social cognition are increasingly viewed as a central aspect of idiopathic schizophrenia, we sought to investigate abilities in this domain as a predictor of psychotic symptoms in 22qDS participants. We assessed multiple domains of social and non-social cognition in 22qDS youth to: 1) characterize performance across these domains in 22qDS, and identify whether 22qDS participants fail to show expected patterns of age-related improvements on these tasks; and 2) determine whether social cognition better predicts positive and negative symptoms than does non-social cognition. Task domains assessed were: emotion recognition and differentiation, Theory of Mind (ToM), verbal knowledge, abstract reasoning, working memory, and processing speed. Positive and negative symptoms were measured using scores obtained from the Structured Interview for Prodromal Symptoms (SIPS). 22qDS participants (N=31, mean age: 15.9) showed the largest impairment, relative to healthy controls (N=31, mean age: 15.6), on measures of ToM and processing speed. In contrast to controls, 22qDS participants did not show age-related improvements on measures of working memory and verbal knowledge. Notably, ToM performance was the best predictor of positive symptoms in 22qDS, accounting for 39% of the variance in symptom severity. Processing speed emerged as the best predictor of negative symptoms, accounting for 37% of the variance in symptoms. Given that ToM was a robust predictor of positive symptoms in our sample, these findings suggest that social cognition may be a valuable intermediate trait for predicting the development of psychosis.","container-title":"Schizophrenia research","DOI":"10.1016/j.schres.2012.10.007","ISSN":"0920-9964","issue":"0","journalAbbreviation":"Schizophr Res","note":"PMID: 23122739\nPMCID: PMC3714207","page":"99-107","source":"PubMed Central","title":"Social Cognition in 22q11.2 Microdeletion Syndrome: Relevance to Psychosis","title-short":"Social Cognition in 22q11.2 Microdeletion Syndrome","volume":"142","author":[{"family":"Jalbrzikowski","given":"Maria"},{"family":"Carter","given":"Chelsea"},{"family":"Senturk","given":"Damla"},{"family":"Chow","given":"Carolyn"},{"family":"Hopkins","given":"Jessica M."},{"family":"Green","given":"Michael F."},{"family":"Galván","given":"Adriana"},{"family":"Cannon","given":"Tyrone D."},{"family":"Bearden","given":"Carrie E."}],"issued":{"date-parts":[["2012",12]]}}},{"id":67,"uris":["http://zotero.org/users/local/ydeP6pQP/items/UPKQBERP"],"itemData":{"id":67,"type":"article-journal","abstract":"•\n              22q11DS offers a valuable model for neurobiological mechanisms of psychosis.\n            \n            \n              •\n              First study of multiple structural MRI indices in 22q11DS.\n            \n            \n              •\n              Reduced surface area in multiple neuroanatomic regions in 22q11DS.\n            \n            \n              •\n              Increased cortical thickness in multiple frontal regions and insula in 22q11DS.\n            \n            \n              •\n              Orbitofrontal abnormalities associated with positive symptom severity in 22q11DS.","container-title":"NeuroImage : Clinical","DOI":"10.1016/j.nicl.2013.09.013","ISSN":"2213-1582","journalAbbreviation":"Neuroimage Clin","note":"PMID: 24273724\nPMCID: PMC3814944","page":"405-415","source":"PubMed Central","title":"Structural abnormalities in cortical volume, thickness, and surface area in 22q11.2 microdeletion syndrome: Relationship with psychotic symptoms","title-short":"Structural abnormalities in cortical volume, thickness, and surface area in 22q11.2 microdeletion syndrome","volume":"3","author":[{"family":"Jalbrzikowski","given":"Maria"},{"family":"Jonas","given":"Rachel"},{"family":"Senturk","given":"Damla"},{"family":"Patel","given":"Arati"},{"family":"Chow","given":"Carolyn"},{"family":"Green","given":"Michael F."},{"family":"Bearden","given":"Carrie E."}],"issued":{"date-parts":[["2013",10,14]]}}}],"schema":"https://github.com/citation-style-language/schema/raw/master/csl-citation.json"} </w:instrText>
      </w:r>
      <w:r w:rsidRPr="00527ECF">
        <w:fldChar w:fldCharType="separate"/>
      </w:r>
      <w:r w:rsidR="00C5200E" w:rsidRPr="00527ECF">
        <w:t>(53,54)</w:t>
      </w:r>
      <w:r w:rsidRPr="00527ECF">
        <w:fldChar w:fldCharType="end"/>
      </w:r>
    </w:p>
    <w:p w14:paraId="2D4522D5" w14:textId="77777777" w:rsidR="003F27C9" w:rsidRPr="00527ECF" w:rsidRDefault="003F27C9">
      <w:pPr>
        <w:spacing w:line="480" w:lineRule="auto"/>
        <w:jc w:val="both"/>
      </w:pPr>
    </w:p>
    <w:p w14:paraId="50560B23" w14:textId="77777777" w:rsidR="003F27C9" w:rsidRPr="00527ECF" w:rsidRDefault="00000000">
      <w:pPr>
        <w:spacing w:line="480" w:lineRule="auto"/>
        <w:jc w:val="both"/>
        <w:rPr>
          <w:u w:val="single"/>
        </w:rPr>
      </w:pPr>
      <w:r w:rsidRPr="00527ECF">
        <w:rPr>
          <w:i/>
          <w:u w:val="single"/>
        </w:rPr>
        <w:t>Neuroimaging acquisition</w:t>
      </w:r>
    </w:p>
    <w:p w14:paraId="0FF61BAE" w14:textId="52010B02" w:rsidR="003F27C9" w:rsidRPr="00527ECF" w:rsidRDefault="00000000">
      <w:pPr>
        <w:spacing w:line="480" w:lineRule="auto"/>
        <w:jc w:val="both"/>
      </w:pPr>
      <w:r w:rsidRPr="00527ECF">
        <w:t xml:space="preserve">All subjects were imaged at the UCLA Center for Cognitive Neuroscience on either a Siemens TimTrio or Prisma scanner. The Prisma data were collected with Human Connectome Project (HCP)-style sequences. 420 volumes (5.6 min) of resting BOLD data were acquired in 72 interleaved slices with multiband-8 acceleration (voxel size = 2 × 2 × 2 mm, TR = 800 ms, TE = 37 ms, flip angle = 52°, FOV = 208 × 208 mm), along with single-band reference images and a pair of spin-echo field maps with phase encoding in the anterior-posterior (AP) and posterior-anterior (PA) directions. T1w MP-RAGE and T2w SPC images were collected in 208 sagittal slices (voxel size = 0.8 × 0.8 × 0.8 mm, FOV = 256 × 256 mm) with (T1w TR = 2400 ms, TE = 2.22 ms) and (T2w TR = 3200 ms, TE = 563 ms). The TimTrio resting BOLD data were acquired in 34 interleaved axial slices using a fast gradient-echo, echo-planar sequence (voxel size = 3 × 3 × 4 mm, TR = 2000 ms, TE = 30 ms, flip angle = 90°, FOV = 192 × 192 mm). Acquisition lasted 5.1 min and produced 152 volumes. High-resolution T1w MP-RAGE images were collected in 160 sagittal slices (voxel size = 1 × 1 × 1 mm, TR = 2300 ms, TE = 2.91 ms, flip angle = 90°, FOV = 240 × 256 mm). </w:t>
      </w:r>
    </w:p>
    <w:p w14:paraId="6F908D24" w14:textId="77777777" w:rsidR="003F27C9" w:rsidRPr="00527ECF" w:rsidRDefault="003F27C9">
      <w:pPr>
        <w:spacing w:line="480" w:lineRule="auto"/>
        <w:jc w:val="both"/>
      </w:pPr>
    </w:p>
    <w:p w14:paraId="1783A15B" w14:textId="77777777" w:rsidR="003F27C9" w:rsidRPr="00527ECF" w:rsidRDefault="00000000">
      <w:pPr>
        <w:spacing w:line="480" w:lineRule="auto"/>
        <w:jc w:val="both"/>
      </w:pPr>
      <w:r w:rsidRPr="00527ECF">
        <w:rPr>
          <w:i/>
          <w:u w:val="single"/>
        </w:rPr>
        <w:lastRenderedPageBreak/>
        <w:t>Neuroimaging preprocessing</w:t>
      </w:r>
      <w:r w:rsidRPr="00527ECF">
        <w:t xml:space="preserve"> </w:t>
      </w:r>
    </w:p>
    <w:p w14:paraId="2FD1DC87" w14:textId="57B1912B" w:rsidR="003F27C9" w:rsidRPr="00527ECF" w:rsidRDefault="00000000">
      <w:pPr>
        <w:spacing w:line="480" w:lineRule="auto"/>
        <w:jc w:val="both"/>
      </w:pPr>
      <w:r w:rsidRPr="00527ECF">
        <w:t xml:space="preserve">Structural and functional MRI data were processed using the Quantitative Neuroimaging Environment &amp; Toolbox </w:t>
      </w:r>
      <w:r w:rsidRPr="00527ECF">
        <w:fldChar w:fldCharType="begin"/>
      </w:r>
      <w:r w:rsidR="00C5200E" w:rsidRPr="00527ECF">
        <w:instrText xml:space="preserve"> ADDIN ZOTERO_ITEM CSL_CITATION {"citationID":"QI5URQ18","properties":{"formattedCitation":"(32)","plainCitation":"(32)","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C5200E" w:rsidRPr="00527ECF">
        <w:t>(32)</w:t>
      </w:r>
      <w:r w:rsidRPr="00527ECF">
        <w:fldChar w:fldCharType="end"/>
      </w:r>
      <w:r w:rsidRPr="00527ECF">
        <w:t xml:space="preserve"> which includes an extension of the Human Connectome Project (HCP) minimal preprocessing pipeline </w:t>
      </w:r>
      <w:r w:rsidRPr="00527ECF">
        <w:fldChar w:fldCharType="begin"/>
      </w:r>
      <w:r w:rsidR="00C5200E" w:rsidRPr="00527ECF">
        <w:instrText xml:space="preserve"> ADDIN ZOTERO_ITEM CSL_CITATION {"citationID":"NHNIYxq2","properties":{"formattedCitation":"(33)","plainCitation":"(33)","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C5200E" w:rsidRPr="00527ECF">
        <w:t>(33)</w:t>
      </w:r>
      <w:r w:rsidRPr="00527ECF">
        <w:fldChar w:fldCharType="end"/>
      </w:r>
      <w:r w:rsidRPr="00527ECF">
        <w:t xml:space="preserve"> compatible with multi-band and single-band fMRI. Additional processing of the fMRI time series included bandpass filtering, motion</w:t>
      </w:r>
      <w:r w:rsidR="00907BF1">
        <w:t xml:space="preserve"> </w:t>
      </w:r>
      <w:r w:rsidRPr="00527ECF">
        <w:t xml:space="preserve">scrubbing for frames exceeding either a framewise displacement threshold of 0.5 mm or signal change threshold of 3 (normalized root mean square difference) proposed by Power et al. </w:t>
      </w:r>
      <w:r w:rsidRPr="00527ECF">
        <w:fldChar w:fldCharType="begin"/>
      </w:r>
      <w:r w:rsidR="00C5200E" w:rsidRPr="00527ECF">
        <w:instrText xml:space="preserve"> ADDIN ZOTERO_ITEM CSL_CITATION {"citationID":"9dkfDKTR","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nd spatial smoothing (4mm Gaussian full width half maximum). Scans with &gt;50% frames flagged for motion were excluded. To correct for spatially pervasive sources of noise including latent physiological factors and unaddressed movement, final analyses were performed on the residuals of the time series after regression of movement, mean signal from the ventricles and deep white matter, and the mean global gray matter signal </w:t>
      </w:r>
      <w:r w:rsidRPr="00527ECF">
        <w:fldChar w:fldCharType="begin"/>
      </w:r>
      <w:r w:rsidR="00C5200E" w:rsidRPr="00527ECF">
        <w:instrText xml:space="preserve"> ADDIN ZOTERO_ITEM CSL_CITATION {"citationID":"TqCLcgFL","properties":{"formattedCitation":"(34)","plainCitation":"(34)","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C5200E" w:rsidRPr="00527ECF">
        <w:t>(34)</w:t>
      </w:r>
      <w:r w:rsidRPr="00527ECF">
        <w:fldChar w:fldCharType="end"/>
      </w:r>
      <w:r w:rsidRPr="00527ECF">
        <w:t xml:space="preserve">. For a detailed description of preprocessing methods, see previous work in a subset of these data </w:t>
      </w:r>
      <w:r w:rsidRPr="00527ECF">
        <w:fldChar w:fldCharType="begin"/>
      </w:r>
      <w:r w:rsidR="00C5200E" w:rsidRPr="00527ECF">
        <w:instrText xml:space="preserve"> ADDIN ZOTERO_ITEM CSL_CITATION {"citationID":"db6sxyWp","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w:t>
      </w:r>
      <w:r w:rsidR="00907BF1">
        <w:t xml:space="preserve"> </w:t>
      </w:r>
    </w:p>
    <w:p w14:paraId="2105F0ED" w14:textId="77777777" w:rsidR="003F27C9" w:rsidRPr="00527ECF" w:rsidRDefault="003F27C9">
      <w:pPr>
        <w:spacing w:line="480" w:lineRule="auto"/>
        <w:jc w:val="both"/>
      </w:pPr>
    </w:p>
    <w:p w14:paraId="7BF86B51" w14:textId="77777777" w:rsidR="003F27C9" w:rsidRPr="00527ECF" w:rsidRDefault="00000000">
      <w:pPr>
        <w:spacing w:line="480" w:lineRule="auto"/>
        <w:jc w:val="both"/>
        <w:rPr>
          <w:i/>
          <w:u w:val="single"/>
        </w:rPr>
      </w:pPr>
      <w:r w:rsidRPr="00527ECF">
        <w:rPr>
          <w:i/>
          <w:u w:val="single"/>
        </w:rPr>
        <w:t>Functional connectivity</w:t>
      </w:r>
    </w:p>
    <w:p w14:paraId="0439FD9D" w14:textId="52C2CE2C" w:rsidR="003F27C9" w:rsidRPr="00527ECF" w:rsidRDefault="00000000">
      <w:pPr>
        <w:spacing w:line="480" w:lineRule="auto"/>
        <w:jc w:val="both"/>
      </w:pPr>
      <w:r w:rsidRPr="00527ECF">
        <w:t xml:space="preserve">rs-fMRI analyses were performed using the ciftiTools package in R version 4.2.2 </w:t>
      </w:r>
      <w:r w:rsidRPr="00527ECF">
        <w:fldChar w:fldCharType="begin"/>
      </w:r>
      <w:r w:rsidR="00C5200E" w:rsidRPr="00527ECF">
        <w:instrText xml:space="preserve"> ADDIN ZOTERO_ITEM CSL_CITATION {"citationID":"ykWKbGqZ","properties":{"formattedCitation":"(55)","plainCitation":"(55)","noteIndex":0},"citationItems":[{"id":132,"uris":["http://zotero.org/users/local/ydeP6pQP/items/C399HSKM"],"itemData":{"id":132,"type":"article-journal","abstract":"There is significant interest in adopting surface- and grayordinate-based analysis of MR data for a number of reasons, including improved whole-cortex visualization, the ability to perform surface smoothing to avoid issues associated with volumetric smoothing, improved inter-subject alignment, and reduced dimensionality. The CIFTI grayordinate file format introduced by the Human Connectome Project further advances grayordinate-based analysis by combining gray matter data from the left and right cortical hemispheres with gray matter data from the subcortex and cerebellum into a single file. Analyses performed in grayordinate space are well-suited to leverage information shared across the brain and across subjects through both traditional analysis techniques and more advanced statistical methods, including Bayesian methods. The R statistical environment facilitates use of advanced statistical techniques, yet little support for grayordinates analysis has been previously available in R. Indeed, few comprehensive programmatic tools for working with CIFTI files have been available in any language. Here, we present the ciftiTools R package, which provides a unified environment for reading, writing, visualizing, and manipulating CIFTI files and related data formats. We illustrate ciftiTools’ convenient and user-friendly suite of tools for working with grayordinates and surface geometry data in R, and we describe how ciftiTools is being utilized to advance the statistical analysis of grayordinate-based functional MRI data.","container-title":"NeuroImage","DOI":"10.1016/j.neuroimage.2022.118877","ISSN":"1053-8119","journalAbbreviation":"NeuroImage","language":"en","page":"118877","source":"ScienceDirect","title":"ciftiTools: A package for reading, writing, visualizing, and manipulating CIFTI files in R","title-short":"ciftiTools","volume":"250","author":[{"family":"Pham","given":"Damon D."},{"family":"Muschelli","given":"John"},{"family":"Mejia","given":"Amanda F."}],"issued":{"date-parts":[["2022",4,15]]}}}],"schema":"https://github.com/citation-style-language/schema/raw/master/csl-citation.json"} </w:instrText>
      </w:r>
      <w:r w:rsidRPr="00527ECF">
        <w:fldChar w:fldCharType="separate"/>
      </w:r>
      <w:r w:rsidR="00C5200E" w:rsidRPr="00527ECF">
        <w:t>(55)</w:t>
      </w:r>
      <w:r w:rsidRPr="00527ECF">
        <w:fldChar w:fldCharType="end"/>
      </w:r>
      <w:r w:rsidRPr="00527ECF">
        <w:t xml:space="preserve">. Network thalamocortical functional connectivity (TCC) was calculated based on the Cole-Anticevic Brain-Wide Network Partition (CAB-NP) </w:t>
      </w:r>
      <w:r w:rsidRPr="00527ECF">
        <w:fldChar w:fldCharType="begin"/>
      </w:r>
      <w:r w:rsidR="00C5200E" w:rsidRPr="00527ECF">
        <w:instrText xml:space="preserve"> ADDIN ZOTERO_ITEM CSL_CITATION {"citationID":"yfqhXLCc","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which provides a whole brain cortical-subcortical extension of the HCP multimodal surface parcellation </w:t>
      </w:r>
      <w:r w:rsidRPr="00527ECF">
        <w:fldChar w:fldCharType="begin"/>
      </w:r>
      <w:r w:rsidR="00C5200E" w:rsidRPr="00527ECF">
        <w:instrText xml:space="preserve"> ADDIN ZOTERO_ITEM CSL_CITATION {"citationID":"sNQEenXb","properties":{"formattedCitation":"(56)","plainCitation":"(56)","noteIndex":0},"citationItems":[{"id":20,"uris":["http://zotero.org/users/local/ydeP6pQP/items/GLHANJL8"],"itemData":{"id":20,"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527ECF">
        <w:fldChar w:fldCharType="separate"/>
      </w:r>
      <w:r w:rsidR="00C5200E" w:rsidRPr="00527ECF">
        <w:t>(56)</w:t>
      </w:r>
      <w:r w:rsidRPr="00527ECF">
        <w:fldChar w:fldCharType="end"/>
      </w:r>
      <w:r w:rsidRPr="00527ECF">
        <w:t xml:space="preserve"> derived from healthy adult resting-state fMRI. For each network, TCC was computed as the Fisher z-transformed Pearson correlation between the mean BOLD time series in the cortical portion of the network and the thalamic portion of the same network. Nine networks were investigated (frontoparietal, somatomotor, cingulo-opercular, default mode, dorsal attention, auditory, posterior multimodal, primary visual, and secondary visual), and three were excluded for lack of representation in the thalamus (orbito-affective, ventral multimodal, and language). </w:t>
      </w:r>
    </w:p>
    <w:p w14:paraId="3FC314D3" w14:textId="77777777" w:rsidR="003F27C9" w:rsidRPr="00527ECF" w:rsidRDefault="003F27C9">
      <w:pPr>
        <w:spacing w:line="480" w:lineRule="auto"/>
        <w:jc w:val="both"/>
      </w:pPr>
    </w:p>
    <w:p w14:paraId="3A02C39C" w14:textId="77777777" w:rsidR="003F27C9" w:rsidRPr="00527ECF" w:rsidRDefault="00000000">
      <w:pPr>
        <w:spacing w:line="480" w:lineRule="auto"/>
        <w:jc w:val="both"/>
        <w:rPr>
          <w:i/>
          <w:u w:val="single"/>
        </w:rPr>
      </w:pPr>
      <w:r w:rsidRPr="00527ECF">
        <w:rPr>
          <w:i/>
          <w:u w:val="single"/>
        </w:rPr>
        <w:lastRenderedPageBreak/>
        <w:t>Data harmonization</w:t>
      </w:r>
    </w:p>
    <w:p w14:paraId="1717132A" w14:textId="73DC68F2" w:rsidR="003F27C9" w:rsidRPr="00527ECF" w:rsidRDefault="00000000">
      <w:pPr>
        <w:spacing w:line="480" w:lineRule="auto"/>
        <w:jc w:val="both"/>
      </w:pPr>
      <w:r w:rsidRPr="00527ECF">
        <w:t xml:space="preserve">To harmonize data acquired on two different scanner platforms, we applied a longitudinal implementation of the ComBat algorithm using the longComBat package in R </w:t>
      </w:r>
      <w:r w:rsidRPr="00527ECF">
        <w:fldChar w:fldCharType="begin"/>
      </w:r>
      <w:r w:rsidR="00C5200E" w:rsidRPr="00527ECF">
        <w:instrText xml:space="preserve"> ADDIN ZOTERO_ITEM CSL_CITATION {"citationID":"6Gq9wOTW","properties":{"formattedCitation":"(36,37)","plainCitation":"(36,37)","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6,37)</w:t>
      </w:r>
      <w:r w:rsidRPr="00527ECF">
        <w:fldChar w:fldCharType="end"/>
      </w:r>
      <w:r w:rsidRPr="00527ECF">
        <w:t xml:space="preserve">. ComBat uses empirical Bayes methods to estimate and remove site/batch effects with increased robustness to outliers in small samples compared to general linear model approaches. ComBat was initially developed for genomics data </w:t>
      </w:r>
      <w:r w:rsidRPr="00527ECF">
        <w:fldChar w:fldCharType="begin"/>
      </w:r>
      <w:r w:rsidR="00C5200E" w:rsidRPr="00527ECF">
        <w:instrText xml:space="preserve"> ADDIN ZOTERO_ITEM CSL_CITATION {"citationID":"sioWVNmH","properties":{"formattedCitation":"(37)","plainCitation":"(3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7)</w:t>
      </w:r>
      <w:r w:rsidRPr="00527ECF">
        <w:fldChar w:fldCharType="end"/>
      </w:r>
      <w:r w:rsidRPr="00527ECF">
        <w:t xml:space="preserve">, and has been subsequently adapted for neuroimaging and shown to preserve biological associations while effectively removing unwanted non-biological variation associated with site/scanner </w:t>
      </w:r>
      <w:r w:rsidRPr="00527ECF">
        <w:fldChar w:fldCharType="begin"/>
      </w:r>
      <w:r w:rsidR="00C5200E" w:rsidRPr="00527ECF">
        <w:instrText xml:space="preserve"> ADDIN ZOTERO_ITEM CSL_CITATION {"citationID":"6mEnxme6","properties":{"formattedCitation":"(57)","plainCitation":"(57)","noteIndex":0},"citationItems":[{"id":55,"uris":["http://zotero.org/users/local/ydeP6pQP/items/3DWUZN7J"],"itemData":{"id":55,"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note":"PMID: 29155184\nPMCID: PMC5845848","page":"104-120","source":"PubMed Central","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Pr="00527ECF">
        <w:fldChar w:fldCharType="separate"/>
      </w:r>
      <w:r w:rsidR="00C5200E" w:rsidRPr="00527ECF">
        <w:t>(57)</w:t>
      </w:r>
      <w:r w:rsidRPr="00527ECF">
        <w:fldChar w:fldCharType="end"/>
      </w:r>
      <w:r w:rsidRPr="00527ECF">
        <w:t xml:space="preserve">. The longitudinal adaptation, which uses random effects to account for within-subject repeated measures, has been shown to further increase statistical power in longitudinal neuroimaging analyses </w:t>
      </w:r>
      <w:r w:rsidRPr="00527ECF">
        <w:fldChar w:fldCharType="begin"/>
      </w:r>
      <w:r w:rsidR="00C5200E" w:rsidRPr="00527ECF">
        <w:instrText xml:space="preserve"> ADDIN ZOTERO_ITEM CSL_CITATION {"citationID":"jxbV3JNH","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xml:space="preserve">. LongComBat has been used to harmonize structural MRI features in a longitudinal analysis of cortical thickness and volume in a largely overlapping cohort of individuals 22qDel and controls </w:t>
      </w:r>
      <w:r w:rsidRPr="00527ECF">
        <w:fldChar w:fldCharType="begin"/>
      </w:r>
      <w:r w:rsidR="00C5200E" w:rsidRPr="00527ECF">
        <w:instrText xml:space="preserve"> ADDIN ZOTERO_ITEM CSL_CITATION {"citationID":"v7Dczml3","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w:t>
      </w:r>
      <w:r w:rsidR="00907BF1">
        <w:t xml:space="preserve"> </w:t>
      </w:r>
    </w:p>
    <w:p w14:paraId="6B46DD6A" w14:textId="77777777" w:rsidR="003F27C9" w:rsidRPr="00527ECF" w:rsidRDefault="003F27C9">
      <w:pPr>
        <w:spacing w:line="480" w:lineRule="auto"/>
        <w:jc w:val="both"/>
        <w:rPr>
          <w:i/>
        </w:rPr>
      </w:pPr>
    </w:p>
    <w:p w14:paraId="18A91D54" w14:textId="77777777" w:rsidR="003F27C9" w:rsidRPr="00527ECF" w:rsidRDefault="00000000">
      <w:pPr>
        <w:spacing w:line="480" w:lineRule="auto"/>
        <w:jc w:val="both"/>
        <w:rPr>
          <w:i/>
        </w:rPr>
      </w:pPr>
      <w:r w:rsidRPr="00527ECF">
        <w:rPr>
          <w:i/>
          <w:u w:val="single"/>
        </w:rPr>
        <w:t>Modeling age trajectories</w:t>
      </w:r>
      <w:r w:rsidRPr="00527ECF">
        <w:rPr>
          <w:i/>
        </w:rPr>
        <w:t xml:space="preserve"> </w:t>
      </w:r>
    </w:p>
    <w:p w14:paraId="2AD6CFB2" w14:textId="1E7E4886" w:rsidR="003F27C9" w:rsidRPr="00527ECF" w:rsidRDefault="00000000">
      <w:pPr>
        <w:spacing w:line="480" w:lineRule="auto"/>
        <w:jc w:val="both"/>
      </w:pPr>
      <w:r w:rsidRPr="00527ECF">
        <w:t xml:space="preserve">Nonlinear relationships between age and thalamocortical connectivity in 22qDel and TD youth were assessed with general additive mixed models (GAMMs) as in Jalbrzikowski et al., 2022 </w:t>
      </w:r>
      <w:r w:rsidRPr="00527ECF">
        <w:fldChar w:fldCharType="begin"/>
      </w:r>
      <w:r w:rsidR="00C5200E" w:rsidRPr="00527ECF">
        <w:instrText xml:space="preserve"> ADDIN ZOTERO_ITEM CSL_CITATION {"citationID":"mnifWWHh","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 xml:space="preserve"> using the mgcv package in R. Like linear mixed effects models, GAMMs can account for repeated within-subject measures with random effects. Non-linear curves are estimated with basis functions, with overfitting prevented by penalization of polynomials and restricted estimation of maximum likelihood </w:t>
      </w:r>
      <w:r w:rsidRPr="00527ECF">
        <w:fldChar w:fldCharType="begin"/>
      </w:r>
      <w:r w:rsidR="00C5200E" w:rsidRPr="00527ECF">
        <w:instrText xml:space="preserve"> ADDIN ZOTERO_ITEM CSL_CITATION {"citationID":"Kymm9Wkp","properties":{"formattedCitation":"(39\\uc0\\u8211{}41)","plainCitation":"(39–41)","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C5200E" w:rsidRPr="00527ECF">
        <w:t>(39–41)</w:t>
      </w:r>
      <w:r w:rsidRPr="00527ECF">
        <w:fldChar w:fldCharType="end"/>
      </w:r>
      <w:r w:rsidRPr="00527ECF">
        <w:t xml:space="preserve">. We examined the smoothed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scanner, and with a random intercept for subject ID. Test statistics were collected for the smoothed effect of age in each group, and </w:t>
      </w:r>
      <w:r w:rsidRPr="00527ECF">
        <w:rPr>
          <w:i/>
        </w:rPr>
        <w:t>p</w:t>
      </w:r>
      <w:r w:rsidRPr="00527ECF">
        <w:t xml:space="preserve">-values were corrected for multiple comparisons with False Discovery Rate </w:t>
      </w:r>
      <w:r w:rsidRPr="00527ECF">
        <w:fldChar w:fldCharType="begin"/>
      </w:r>
      <w:r w:rsidR="00C5200E" w:rsidRPr="00527ECF">
        <w:instrText xml:space="preserve"> ADDIN ZOTERO_ITEM CSL_CITATION {"citationID":"YLagdFHd","properties":{"formattedCitation":"(42)","plainCitation":"(42)","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C5200E" w:rsidRPr="00527ECF">
        <w:t>(42)</w:t>
      </w:r>
      <w:r w:rsidRPr="00527ECF">
        <w:fldChar w:fldCharType="end"/>
      </w:r>
      <w:r w:rsidRPr="00527ECF">
        <w:t xml:space="preserve">. To identify age ranges of significant TCC change in each group, the first derivative of </w:t>
      </w:r>
      <w:r w:rsidRPr="00527ECF">
        <w:lastRenderedPageBreak/>
        <w:t xml:space="preserve">the age curve was taken, and ages in which the 95% confidence interval (CI) did not include zero for the first derivative were considered to represent significant age-associated change. Similarly, age ranges with significant group differences in TCC were determined where the 95% CI for the group difference in age smooths did not include zero. </w:t>
      </w:r>
    </w:p>
    <w:p w14:paraId="0DEAB1A4" w14:textId="77777777" w:rsidR="003F27C9" w:rsidRPr="00527ECF" w:rsidRDefault="003F27C9">
      <w:pPr>
        <w:spacing w:line="480" w:lineRule="auto"/>
        <w:jc w:val="both"/>
        <w:rPr>
          <w:b/>
        </w:rPr>
      </w:pPr>
    </w:p>
    <w:p w14:paraId="7FAD891C" w14:textId="77777777" w:rsidR="003F27C9" w:rsidRPr="00527ECF" w:rsidRDefault="00000000">
      <w:pPr>
        <w:spacing w:line="480" w:lineRule="auto"/>
        <w:jc w:val="both"/>
        <w:rPr>
          <w:u w:val="single"/>
        </w:rPr>
      </w:pPr>
      <w:r w:rsidRPr="00527ECF">
        <w:rPr>
          <w:i/>
          <w:u w:val="single"/>
        </w:rPr>
        <w:t>Secondary analyses</w:t>
      </w:r>
    </w:p>
    <w:p w14:paraId="3F7201A4" w14:textId="3F388D72" w:rsidR="003F27C9" w:rsidRPr="00527ECF" w:rsidRDefault="00000000">
      <w:pPr>
        <w:spacing w:line="480" w:lineRule="auto"/>
        <w:jc w:val="both"/>
      </w:pPr>
      <w:r w:rsidRPr="00527ECF">
        <w:t>To test the robustness of our models to various assumptions we performed a range of additional analyses. In our primary analyses, movement was corrected by scrubbing and by regression of motion traces from the BOLD time series, but as a supplementary analysis we repeated the main GAMMs with motion</w:t>
      </w:r>
      <w:r w:rsidR="008A2542">
        <w:t xml:space="preserve"> </w:t>
      </w:r>
      <w:r w:rsidRPr="00527ECF">
        <w:t xml:space="preserve">(percent frames flagged) as an additional covariate. Similarly, additional separate models were tested with antipsychotic medication status or congenital cardiac diagnosis. To test robustness to outliers, 90% Winsorization was performed, restricting extreme values to the 5th and 95th percentiles, and the main GAMM analysis was repeated on this modified input. Additionally, we repeated the main analyses with inputs that had not been subjected to global signal regression (GSR) as a preprocessing step. To quantify the relationship between movement and FC with and without GSR, we performed QC-FC analysis, an approach developed by Power et al. </w:t>
      </w:r>
      <w:r w:rsidRPr="00527ECF">
        <w:fldChar w:fldCharType="begin"/>
      </w:r>
      <w:r w:rsidR="00C5200E" w:rsidRPr="00527ECF">
        <w:instrText xml:space="preserve"> ADDIN ZOTERO_ITEM CSL_CITATION {"citationID":"uGTsZDV0","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xml:space="preserve">. To test the impact of using data from two scanners, the main GAMM analysis was repeated with only the Trio data (Prisma scans excluded). The Prisma cohort alone did not have enough scans to test an equivalent model. </w:t>
      </w:r>
    </w:p>
    <w:p w14:paraId="13B5BDD5" w14:textId="77777777" w:rsidR="003F27C9" w:rsidRPr="00527ECF" w:rsidRDefault="003F27C9">
      <w:pPr>
        <w:spacing w:line="480" w:lineRule="auto"/>
        <w:jc w:val="both"/>
        <w:rPr>
          <w:b/>
        </w:rPr>
      </w:pPr>
    </w:p>
    <w:p w14:paraId="3E405245" w14:textId="77777777" w:rsidR="003F27C9" w:rsidRPr="00527ECF" w:rsidRDefault="003F27C9">
      <w:pPr>
        <w:spacing w:line="480" w:lineRule="auto"/>
        <w:jc w:val="both"/>
        <w:rPr>
          <w:b/>
        </w:rPr>
      </w:pPr>
    </w:p>
    <w:p w14:paraId="44A0FC41" w14:textId="77777777" w:rsidR="003F27C9" w:rsidRPr="00527ECF" w:rsidRDefault="003F27C9">
      <w:pPr>
        <w:spacing w:line="480" w:lineRule="auto"/>
        <w:jc w:val="both"/>
        <w:rPr>
          <w:b/>
        </w:rPr>
      </w:pPr>
    </w:p>
    <w:p w14:paraId="6EFA259F" w14:textId="77777777" w:rsidR="003F27C9" w:rsidRPr="00527ECF" w:rsidRDefault="003F27C9">
      <w:pPr>
        <w:spacing w:line="480" w:lineRule="auto"/>
        <w:jc w:val="both"/>
        <w:rPr>
          <w:b/>
        </w:rPr>
      </w:pPr>
    </w:p>
    <w:p w14:paraId="0D824711" w14:textId="77777777" w:rsidR="003F27C9" w:rsidRPr="00527ECF" w:rsidRDefault="003F27C9">
      <w:pPr>
        <w:spacing w:line="480" w:lineRule="auto"/>
        <w:jc w:val="both"/>
        <w:rPr>
          <w:b/>
        </w:rPr>
      </w:pPr>
    </w:p>
    <w:p w14:paraId="59ED05DB" w14:textId="77777777" w:rsidR="003F27C9" w:rsidRPr="00527ECF" w:rsidRDefault="003F27C9">
      <w:pPr>
        <w:spacing w:line="480" w:lineRule="auto"/>
        <w:jc w:val="both"/>
        <w:rPr>
          <w:b/>
        </w:rPr>
      </w:pPr>
    </w:p>
    <w:p w14:paraId="15CDBBFF" w14:textId="6F7808C5" w:rsidR="003F27C9" w:rsidRPr="003F1515" w:rsidRDefault="003F1515">
      <w:pPr>
        <w:spacing w:line="480" w:lineRule="auto"/>
        <w:jc w:val="both"/>
        <w:rPr>
          <w:b/>
        </w:rPr>
      </w:pPr>
      <w:r w:rsidRPr="003F1515">
        <w:lastRenderedPageBreak/>
        <w:drawing>
          <wp:anchor distT="0" distB="0" distL="114300" distR="114300" simplePos="0" relativeHeight="251658240" behindDoc="1" locked="0" layoutInCell="1" allowOverlap="1" wp14:anchorId="5FF8A3C2" wp14:editId="3FBC6ED3">
            <wp:simplePos x="0" y="0"/>
            <wp:positionH relativeFrom="column">
              <wp:posOffset>-667512</wp:posOffset>
            </wp:positionH>
            <wp:positionV relativeFrom="paragraph">
              <wp:posOffset>603250</wp:posOffset>
            </wp:positionV>
            <wp:extent cx="7360920" cy="6713220"/>
            <wp:effectExtent l="0" t="0" r="5080" b="5080"/>
            <wp:wrapTight wrapText="bothSides">
              <wp:wrapPolygon edited="0">
                <wp:start x="0" y="0"/>
                <wp:lineTo x="0" y="21575"/>
                <wp:lineTo x="21578" y="21575"/>
                <wp:lineTo x="21578" y="0"/>
                <wp:lineTo x="0" y="0"/>
              </wp:wrapPolygon>
            </wp:wrapTight>
            <wp:docPr id="119840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05888"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60920" cy="6713220"/>
                    </a:xfrm>
                    <a:prstGeom prst="rect">
                      <a:avLst/>
                    </a:prstGeom>
                  </pic:spPr>
                </pic:pic>
              </a:graphicData>
            </a:graphic>
            <wp14:sizeRelH relativeFrom="page">
              <wp14:pctWidth>0</wp14:pctWidth>
            </wp14:sizeRelH>
            <wp14:sizeRelV relativeFrom="page">
              <wp14:pctHeight>0</wp14:pctHeight>
            </wp14:sizeRelV>
          </wp:anchor>
        </w:drawing>
      </w:r>
      <w:r w:rsidR="00000000" w:rsidRPr="00527ECF">
        <w:rPr>
          <w:b/>
        </w:rPr>
        <w:br/>
        <w:t>Supplemental Results</w:t>
      </w:r>
    </w:p>
    <w:p w14:paraId="10B1DBF7" w14:textId="35AF61FB" w:rsidR="003F27C9" w:rsidRPr="00527ECF" w:rsidRDefault="00000000" w:rsidP="008A2542">
      <w:pPr>
        <w:spacing w:line="240" w:lineRule="auto"/>
        <w:jc w:val="both"/>
      </w:pPr>
      <w:r w:rsidRPr="00527ECF">
        <w:rPr>
          <w:b/>
        </w:rPr>
        <w:t xml:space="preserve">Figure S1. Age trajectories for all networks.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all nine networks from the primary analysis. </w:t>
      </w:r>
    </w:p>
    <w:p w14:paraId="12503A4C" w14:textId="0A88672D" w:rsidR="003F27C9" w:rsidRPr="00527ECF" w:rsidRDefault="003F27C9">
      <w:pPr>
        <w:spacing w:line="480" w:lineRule="auto"/>
        <w:jc w:val="both"/>
      </w:pPr>
    </w:p>
    <w:p w14:paraId="2AD9257D" w14:textId="5D607811" w:rsidR="003F27C9" w:rsidRPr="00527ECF" w:rsidRDefault="003F27C9">
      <w:pPr>
        <w:spacing w:line="480" w:lineRule="auto"/>
        <w:jc w:val="both"/>
      </w:pPr>
    </w:p>
    <w:p w14:paraId="678008DF" w14:textId="26648CAB" w:rsidR="003F27C9" w:rsidRPr="00527ECF" w:rsidRDefault="00000000">
      <w:pPr>
        <w:spacing w:line="480" w:lineRule="auto"/>
        <w:jc w:val="both"/>
      </w:pPr>
      <w:r w:rsidRPr="00527ECF">
        <w:rPr>
          <w:noProof/>
        </w:rPr>
        <w:lastRenderedPageBreak/>
        <w:drawing>
          <wp:inline distT="114300" distB="114300" distL="114300" distR="114300" wp14:anchorId="3E9A856F" wp14:editId="2B69340E">
            <wp:extent cx="3086307" cy="2251710"/>
            <wp:effectExtent l="0" t="0" r="0" b="0"/>
            <wp:docPr id="1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3"/>
                    <a:srcRect l="1747"/>
                    <a:stretch/>
                  </pic:blipFill>
                  <pic:spPr bwMode="auto">
                    <a:xfrm>
                      <a:off x="0" y="0"/>
                      <a:ext cx="3096927" cy="2259458"/>
                    </a:xfrm>
                    <a:prstGeom prst="rect">
                      <a:avLst/>
                    </a:prstGeom>
                    <a:ln>
                      <a:noFill/>
                    </a:ln>
                    <a:extLst>
                      <a:ext uri="{53640926-AAD7-44D8-BBD7-CCE9431645EC}">
                        <a14:shadowObscured xmlns:a14="http://schemas.microsoft.com/office/drawing/2010/main"/>
                      </a:ext>
                    </a:extLst>
                  </pic:spPr>
                </pic:pic>
              </a:graphicData>
            </a:graphic>
          </wp:inline>
        </w:drawing>
      </w:r>
    </w:p>
    <w:p w14:paraId="35E13265" w14:textId="66473713" w:rsidR="003F27C9" w:rsidRPr="00527ECF" w:rsidRDefault="00000000" w:rsidP="00EF65C2">
      <w:pPr>
        <w:spacing w:line="240" w:lineRule="auto"/>
        <w:jc w:val="both"/>
      </w:pPr>
      <w:r w:rsidRPr="00527ECF">
        <w:rPr>
          <w:b/>
        </w:rPr>
        <w:t xml:space="preserve">Table S1. Periods of significant group difference in TCC developmental trajectory. </w:t>
      </w:r>
      <w:r w:rsidRPr="00527ECF">
        <w:t>For each network</w:t>
      </w:r>
      <w:r w:rsidRPr="00527ECF">
        <w:rPr>
          <w:b/>
        </w:rPr>
        <w:t xml:space="preserve">, </w:t>
      </w:r>
      <w:r w:rsidRPr="00527ECF">
        <w:t xml:space="preserve">sig_age_range describes age ranges during which </w:t>
      </w:r>
      <w:proofErr w:type="gramStart"/>
      <w:r w:rsidRPr="00527ECF">
        <w:t>22qDel</w:t>
      </w:r>
      <w:proofErr w:type="gramEnd"/>
      <w:r w:rsidR="00B57317">
        <w:t xml:space="preserve"> </w:t>
      </w:r>
      <w:r w:rsidRPr="00527ECF">
        <w:t>and TD curves were significantly different (i.e. 95% confidence interval for the difference in age smooths does not include zero). If multiple discontinuous age periods of significant difference are found for a network (e.g.</w:t>
      </w:r>
      <w:r w:rsidR="00273C6B">
        <w:t>,</w:t>
      </w:r>
      <w:r w:rsidRPr="00527ECF">
        <w:t xml:space="preserve"> frontoparietal or somatomotor), they are separated by “|”.</w:t>
      </w:r>
    </w:p>
    <w:p w14:paraId="1B572F4D" w14:textId="3EA1B1D6" w:rsidR="003F27C9" w:rsidRPr="00527ECF" w:rsidRDefault="003F27C9">
      <w:pPr>
        <w:spacing w:line="480" w:lineRule="auto"/>
        <w:jc w:val="both"/>
      </w:pPr>
    </w:p>
    <w:p w14:paraId="725A9ADC" w14:textId="2B9B0B8B" w:rsidR="003F27C9" w:rsidRPr="00527ECF" w:rsidRDefault="00000000">
      <w:pPr>
        <w:spacing w:line="480" w:lineRule="auto"/>
        <w:jc w:val="both"/>
      </w:pPr>
      <w:r w:rsidRPr="00527ECF">
        <w:br w:type="page"/>
      </w:r>
    </w:p>
    <w:p w14:paraId="18F3E422" w14:textId="77777777" w:rsidR="003F27C9" w:rsidRPr="00527ECF" w:rsidRDefault="00000000">
      <w:pPr>
        <w:spacing w:line="480" w:lineRule="auto"/>
        <w:jc w:val="both"/>
      </w:pPr>
      <w:r w:rsidRPr="00527ECF">
        <w:rPr>
          <w:noProof/>
        </w:rPr>
        <w:lastRenderedPageBreak/>
        <w:drawing>
          <wp:inline distT="114300" distB="114300" distL="114300" distR="114300" wp14:anchorId="487FEAD1" wp14:editId="6E601D21">
            <wp:extent cx="3690938" cy="3010765"/>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690938" cy="3010765"/>
                    </a:xfrm>
                    <a:prstGeom prst="rect">
                      <a:avLst/>
                    </a:prstGeom>
                    <a:ln/>
                  </pic:spPr>
                </pic:pic>
              </a:graphicData>
            </a:graphic>
          </wp:inline>
        </w:drawing>
      </w:r>
    </w:p>
    <w:p w14:paraId="5F83A9B7" w14:textId="77777777" w:rsidR="003F27C9" w:rsidRPr="00527ECF" w:rsidRDefault="00000000" w:rsidP="00EF65C2">
      <w:pPr>
        <w:spacing w:line="240" w:lineRule="auto"/>
        <w:jc w:val="both"/>
      </w:pPr>
      <w:r w:rsidRPr="00527ECF">
        <w:rPr>
          <w:b/>
        </w:rPr>
        <w:t xml:space="preserve">Table S2. Excluding Prisma data. </w:t>
      </w:r>
      <w:r w:rsidRPr="00527ECF">
        <w:t xml:space="preserve">GAMM age coefficients, </w:t>
      </w:r>
      <w:r w:rsidRPr="00527ECF">
        <w:rPr>
          <w:i/>
        </w:rPr>
        <w:t>p</w:t>
      </w:r>
      <w:r w:rsidRPr="00527ECF">
        <w:t xml:space="preserve">-values, FDR corrected </w:t>
      </w:r>
      <w:r w:rsidRPr="00527ECF">
        <w:rPr>
          <w:i/>
        </w:rPr>
        <w:t>q</w:t>
      </w:r>
      <w:r w:rsidRPr="00527ECF">
        <w:t xml:space="preserve">-values, and periods of significant change, tested using only data from the Siemens Trio scanner. </w:t>
      </w:r>
    </w:p>
    <w:p w14:paraId="5912C89E" w14:textId="77777777" w:rsidR="003F27C9" w:rsidRPr="00527ECF" w:rsidRDefault="003F27C9">
      <w:pPr>
        <w:spacing w:line="480" w:lineRule="auto"/>
        <w:jc w:val="both"/>
      </w:pPr>
    </w:p>
    <w:p w14:paraId="67B25581" w14:textId="5EECB9A8" w:rsidR="003F27C9" w:rsidRPr="00527ECF" w:rsidRDefault="00000000">
      <w:pPr>
        <w:spacing w:line="480" w:lineRule="auto"/>
        <w:jc w:val="both"/>
      </w:pPr>
      <w:r w:rsidRPr="00527ECF">
        <w:br w:type="page"/>
      </w:r>
    </w:p>
    <w:p w14:paraId="3F87237C" w14:textId="77777777" w:rsidR="003F27C9" w:rsidRPr="00527ECF" w:rsidRDefault="00000000">
      <w:pPr>
        <w:spacing w:line="480" w:lineRule="auto"/>
        <w:jc w:val="both"/>
      </w:pPr>
      <w:r w:rsidRPr="00527ECF">
        <w:rPr>
          <w:noProof/>
        </w:rPr>
        <w:lastRenderedPageBreak/>
        <w:drawing>
          <wp:inline distT="114300" distB="114300" distL="114300" distR="114300" wp14:anchorId="784A6695" wp14:editId="66C8EB1C">
            <wp:extent cx="4026148" cy="3063240"/>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5"/>
                    <a:srcRect l="1123"/>
                    <a:stretch/>
                  </pic:blipFill>
                  <pic:spPr bwMode="auto">
                    <a:xfrm>
                      <a:off x="0" y="0"/>
                      <a:ext cx="4026958" cy="3063856"/>
                    </a:xfrm>
                    <a:prstGeom prst="rect">
                      <a:avLst/>
                    </a:prstGeom>
                    <a:ln>
                      <a:noFill/>
                    </a:ln>
                    <a:extLst>
                      <a:ext uri="{53640926-AAD7-44D8-BBD7-CCE9431645EC}">
                        <a14:shadowObscured xmlns:a14="http://schemas.microsoft.com/office/drawing/2010/main"/>
                      </a:ext>
                    </a:extLst>
                  </pic:spPr>
                </pic:pic>
              </a:graphicData>
            </a:graphic>
          </wp:inline>
        </w:drawing>
      </w:r>
      <w:r w:rsidRPr="00527ECF">
        <w:t xml:space="preserve"> </w:t>
      </w:r>
    </w:p>
    <w:p w14:paraId="3E691BEC" w14:textId="77777777" w:rsidR="003F27C9" w:rsidRPr="00527ECF" w:rsidRDefault="00000000" w:rsidP="00EF65C2">
      <w:pPr>
        <w:spacing w:line="240" w:lineRule="auto"/>
        <w:jc w:val="both"/>
      </w:pPr>
      <w:r w:rsidRPr="00527ECF">
        <w:rPr>
          <w:b/>
        </w:rPr>
        <w:t xml:space="preserve">Table S3. Winsorization for outliers. </w:t>
      </w:r>
      <w:r w:rsidRPr="00527ECF">
        <w:t xml:space="preserve">Repeat of main analyses (with full trio+prisma dataset) with the additional step of 90% Winsorization, which transforms all outliers above the 95th percentile to the 95th percentile, and all below the 5th percentile to the 5th percentile. </w:t>
      </w:r>
    </w:p>
    <w:p w14:paraId="6023DFA5" w14:textId="4C331656" w:rsidR="003F27C9" w:rsidRPr="00527ECF" w:rsidRDefault="00000000">
      <w:pPr>
        <w:spacing w:line="480" w:lineRule="auto"/>
        <w:jc w:val="both"/>
      </w:pPr>
      <w:r w:rsidRPr="00527ECF">
        <w:br w:type="page"/>
      </w:r>
    </w:p>
    <w:p w14:paraId="5B47A611" w14:textId="77777777" w:rsidR="003F27C9" w:rsidRPr="00527ECF" w:rsidRDefault="00000000">
      <w:pPr>
        <w:spacing w:line="480" w:lineRule="auto"/>
        <w:jc w:val="both"/>
      </w:pPr>
      <w:r w:rsidRPr="00527ECF">
        <w:rPr>
          <w:noProof/>
        </w:rPr>
        <w:lastRenderedPageBreak/>
        <w:drawing>
          <wp:inline distT="114300" distB="114300" distL="114300" distR="114300" wp14:anchorId="2E2DB37E" wp14:editId="5F768432">
            <wp:extent cx="3772535" cy="3082628"/>
            <wp:effectExtent l="0" t="0" r="0" b="381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6"/>
                    <a:srcRect l="1197"/>
                    <a:stretch/>
                  </pic:blipFill>
                  <pic:spPr bwMode="auto">
                    <a:xfrm>
                      <a:off x="0" y="0"/>
                      <a:ext cx="3772899" cy="3082925"/>
                    </a:xfrm>
                    <a:prstGeom prst="rect">
                      <a:avLst/>
                    </a:prstGeom>
                    <a:ln>
                      <a:noFill/>
                    </a:ln>
                    <a:extLst>
                      <a:ext uri="{53640926-AAD7-44D8-BBD7-CCE9431645EC}">
                        <a14:shadowObscured xmlns:a14="http://schemas.microsoft.com/office/drawing/2010/main"/>
                      </a:ext>
                    </a:extLst>
                  </pic:spPr>
                </pic:pic>
              </a:graphicData>
            </a:graphic>
          </wp:inline>
        </w:drawing>
      </w:r>
    </w:p>
    <w:p w14:paraId="66BAADF2" w14:textId="77777777" w:rsidR="003F27C9" w:rsidRPr="00527ECF" w:rsidRDefault="00000000" w:rsidP="00EF65C2">
      <w:pPr>
        <w:spacing w:line="240" w:lineRule="auto"/>
        <w:jc w:val="both"/>
      </w:pPr>
      <w:r w:rsidRPr="00527ECF">
        <w:rPr>
          <w:b/>
        </w:rPr>
        <w:t xml:space="preserve">Table S4. Controlling for movement. </w:t>
      </w:r>
      <w:r w:rsidRPr="00527ECF">
        <w:t xml:space="preserve">Repeat of main analyses with movement (percent of frames scrubbed) as an additional fixed effect in the GAMM. </w:t>
      </w:r>
    </w:p>
    <w:p w14:paraId="22AFF99A" w14:textId="77777777" w:rsidR="003F27C9" w:rsidRPr="00527ECF" w:rsidRDefault="003F27C9">
      <w:pPr>
        <w:spacing w:line="480" w:lineRule="auto"/>
        <w:jc w:val="both"/>
      </w:pPr>
    </w:p>
    <w:p w14:paraId="389C7F41" w14:textId="412F3C8F" w:rsidR="003F27C9" w:rsidRPr="00527ECF" w:rsidRDefault="00000000">
      <w:pPr>
        <w:spacing w:line="480" w:lineRule="auto"/>
        <w:jc w:val="both"/>
      </w:pPr>
      <w:r w:rsidRPr="00527ECF">
        <w:br w:type="page"/>
      </w:r>
    </w:p>
    <w:p w14:paraId="66CABD13" w14:textId="77777777" w:rsidR="003F27C9" w:rsidRPr="00527ECF" w:rsidRDefault="00000000">
      <w:pPr>
        <w:spacing w:line="480" w:lineRule="auto"/>
        <w:jc w:val="both"/>
      </w:pPr>
      <w:r w:rsidRPr="00527ECF">
        <w:rPr>
          <w:noProof/>
        </w:rPr>
        <w:lastRenderedPageBreak/>
        <w:drawing>
          <wp:inline distT="114300" distB="114300" distL="114300" distR="114300" wp14:anchorId="32D2A81F" wp14:editId="56886E4C">
            <wp:extent cx="3843338" cy="3099777"/>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843338" cy="3099777"/>
                    </a:xfrm>
                    <a:prstGeom prst="rect">
                      <a:avLst/>
                    </a:prstGeom>
                    <a:ln/>
                  </pic:spPr>
                </pic:pic>
              </a:graphicData>
            </a:graphic>
          </wp:inline>
        </w:drawing>
      </w:r>
    </w:p>
    <w:p w14:paraId="0AC4614A" w14:textId="77777777" w:rsidR="003F27C9" w:rsidRPr="00527ECF" w:rsidRDefault="00000000" w:rsidP="00EF65C2">
      <w:pPr>
        <w:spacing w:line="240" w:lineRule="auto"/>
        <w:jc w:val="both"/>
        <w:rPr>
          <w:b/>
        </w:rPr>
      </w:pPr>
      <w:r w:rsidRPr="00527ECF">
        <w:rPr>
          <w:b/>
        </w:rPr>
        <w:t xml:space="preserve">Table S5. Controlling for antipsychotic medication. </w:t>
      </w:r>
      <w:r w:rsidRPr="00527ECF">
        <w:t xml:space="preserve">Repeat of main analyses with current antipsychotic medication status (true/false) as an additional fixed effect in the GAMM. </w:t>
      </w:r>
    </w:p>
    <w:p w14:paraId="4AD876F6" w14:textId="3E46E796" w:rsidR="003F27C9" w:rsidRPr="00527ECF" w:rsidRDefault="00000000">
      <w:pPr>
        <w:spacing w:line="480" w:lineRule="auto"/>
        <w:jc w:val="both"/>
      </w:pPr>
      <w:r w:rsidRPr="00527ECF">
        <w:br w:type="page"/>
      </w:r>
    </w:p>
    <w:p w14:paraId="6D58A550" w14:textId="77777777" w:rsidR="003F27C9" w:rsidRPr="00527ECF" w:rsidRDefault="00000000">
      <w:pPr>
        <w:spacing w:line="480" w:lineRule="auto"/>
        <w:jc w:val="both"/>
      </w:pPr>
      <w:r w:rsidRPr="00527ECF">
        <w:rPr>
          <w:noProof/>
        </w:rPr>
        <w:lastRenderedPageBreak/>
        <w:drawing>
          <wp:inline distT="114300" distB="114300" distL="114300" distR="114300" wp14:anchorId="4AFC4CEC" wp14:editId="4C1FE87A">
            <wp:extent cx="3895509" cy="3090863"/>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3895509" cy="3090863"/>
                    </a:xfrm>
                    <a:prstGeom prst="rect">
                      <a:avLst/>
                    </a:prstGeom>
                    <a:ln/>
                  </pic:spPr>
                </pic:pic>
              </a:graphicData>
            </a:graphic>
          </wp:inline>
        </w:drawing>
      </w:r>
    </w:p>
    <w:p w14:paraId="7CCAE81E" w14:textId="77777777" w:rsidR="003F27C9" w:rsidRPr="00527ECF" w:rsidRDefault="00000000" w:rsidP="00EF65C2">
      <w:pPr>
        <w:spacing w:line="240" w:lineRule="auto"/>
        <w:jc w:val="both"/>
        <w:rPr>
          <w:b/>
        </w:rPr>
      </w:pPr>
      <w:r w:rsidRPr="00527ECF">
        <w:rPr>
          <w:b/>
        </w:rPr>
        <w:t xml:space="preserve">Table S6. Controlling for cardiac diagnosis. </w:t>
      </w:r>
      <w:r w:rsidRPr="00527ECF">
        <w:t xml:space="preserve">Repeat of main analyses with an additional covariate for lifetime congenital cardiac diagnosis including ventral/atrial septal defect, valvular anomalies, and conotruncal anomalies. </w:t>
      </w:r>
    </w:p>
    <w:p w14:paraId="0F37C30F" w14:textId="77777777" w:rsidR="003F27C9" w:rsidRDefault="003F27C9">
      <w:pPr>
        <w:spacing w:line="480" w:lineRule="auto"/>
        <w:jc w:val="both"/>
        <w:rPr>
          <w:b/>
        </w:rPr>
      </w:pPr>
    </w:p>
    <w:p w14:paraId="380BDC86" w14:textId="77777777" w:rsidR="00EF65C2" w:rsidRDefault="00EF65C2">
      <w:pPr>
        <w:spacing w:line="480" w:lineRule="auto"/>
        <w:jc w:val="both"/>
        <w:rPr>
          <w:b/>
        </w:rPr>
      </w:pPr>
    </w:p>
    <w:p w14:paraId="687A4B19" w14:textId="77777777" w:rsidR="003F1515" w:rsidRPr="00527ECF" w:rsidRDefault="003F1515">
      <w:pPr>
        <w:spacing w:line="480" w:lineRule="auto"/>
        <w:jc w:val="both"/>
        <w:rPr>
          <w:b/>
        </w:rPr>
      </w:pPr>
    </w:p>
    <w:p w14:paraId="6942C92C" w14:textId="77777777" w:rsidR="003F27C9" w:rsidRPr="00527ECF" w:rsidRDefault="003F27C9">
      <w:pPr>
        <w:spacing w:line="480" w:lineRule="auto"/>
        <w:jc w:val="both"/>
        <w:rPr>
          <w:b/>
        </w:rPr>
      </w:pPr>
    </w:p>
    <w:p w14:paraId="422C9C10" w14:textId="77777777" w:rsidR="003F27C9" w:rsidRPr="00527ECF" w:rsidRDefault="00000000">
      <w:pPr>
        <w:spacing w:line="480" w:lineRule="auto"/>
        <w:jc w:val="both"/>
      </w:pPr>
      <w:r w:rsidRPr="00527ECF">
        <w:rPr>
          <w:noProof/>
        </w:rPr>
        <w:lastRenderedPageBreak/>
        <w:drawing>
          <wp:inline distT="114300" distB="114300" distL="114300" distR="114300" wp14:anchorId="7F267BFD" wp14:editId="05EA8502">
            <wp:extent cx="3865499" cy="3238963"/>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9"/>
                    <a:srcRect l="2084"/>
                    <a:stretch/>
                  </pic:blipFill>
                  <pic:spPr bwMode="auto">
                    <a:xfrm>
                      <a:off x="0" y="0"/>
                      <a:ext cx="3865810" cy="3239224"/>
                    </a:xfrm>
                    <a:prstGeom prst="rect">
                      <a:avLst/>
                    </a:prstGeom>
                    <a:ln>
                      <a:noFill/>
                    </a:ln>
                    <a:extLst>
                      <a:ext uri="{53640926-AAD7-44D8-BBD7-CCE9431645EC}">
                        <a14:shadowObscured xmlns:a14="http://schemas.microsoft.com/office/drawing/2010/main"/>
                      </a:ext>
                    </a:extLst>
                  </pic:spPr>
                </pic:pic>
              </a:graphicData>
            </a:graphic>
          </wp:inline>
        </w:drawing>
      </w:r>
    </w:p>
    <w:p w14:paraId="446BEE0D" w14:textId="11C5909A" w:rsidR="003F27C9" w:rsidRPr="00527ECF" w:rsidRDefault="00000000" w:rsidP="00EF65C2">
      <w:pPr>
        <w:spacing w:line="240" w:lineRule="auto"/>
        <w:jc w:val="both"/>
      </w:pPr>
      <w:r w:rsidRPr="00527ECF">
        <w:rPr>
          <w:b/>
        </w:rPr>
        <w:t xml:space="preserve">Table S7. Omission of global signal regression (GSR). </w:t>
      </w:r>
      <w:r w:rsidRPr="00527ECF">
        <w:t>Repeat of main analyses without GSR as a preprocessing step.</w:t>
      </w:r>
      <w:r w:rsidR="00907BF1">
        <w:t xml:space="preserve"> </w:t>
      </w:r>
    </w:p>
    <w:p w14:paraId="18F11A80" w14:textId="3A17CE02" w:rsidR="003F27C9" w:rsidRPr="00527ECF" w:rsidRDefault="00000000">
      <w:pPr>
        <w:spacing w:line="480" w:lineRule="auto"/>
        <w:jc w:val="both"/>
      </w:pPr>
      <w:r w:rsidRPr="00527ECF">
        <w:br w:type="page"/>
      </w:r>
    </w:p>
    <w:p w14:paraId="2CBDAEB8" w14:textId="064539B6" w:rsidR="003F27C9" w:rsidRPr="00527ECF" w:rsidRDefault="00000000" w:rsidP="003C3DAD">
      <w:pPr>
        <w:spacing w:line="240" w:lineRule="auto"/>
        <w:jc w:val="both"/>
      </w:pPr>
      <w:r w:rsidRPr="00527ECF">
        <w:rPr>
          <w:noProof/>
        </w:rPr>
        <w:lastRenderedPageBreak/>
        <w:drawing>
          <wp:anchor distT="0" distB="0" distL="114300" distR="114300" simplePos="0" relativeHeight="251659264" behindDoc="1" locked="0" layoutInCell="1" allowOverlap="1" wp14:anchorId="0E6B9E0C" wp14:editId="7BF422AE">
            <wp:simplePos x="0" y="0"/>
            <wp:positionH relativeFrom="column">
              <wp:posOffset>-256032</wp:posOffset>
            </wp:positionH>
            <wp:positionV relativeFrom="paragraph">
              <wp:posOffset>100584</wp:posOffset>
            </wp:positionV>
            <wp:extent cx="5943600" cy="3251200"/>
            <wp:effectExtent l="0" t="0" r="0" b="0"/>
            <wp:wrapTight wrapText="bothSides">
              <wp:wrapPolygon edited="0">
                <wp:start x="0" y="0"/>
                <wp:lineTo x="0" y="21516"/>
                <wp:lineTo x="21554" y="21516"/>
                <wp:lineTo x="21554" y="0"/>
                <wp:lineTo x="0" y="0"/>
              </wp:wrapPolygon>
            </wp:wrapTight>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5943600" cy="3251200"/>
                    </a:xfrm>
                    <a:prstGeom prst="rect">
                      <a:avLst/>
                    </a:prstGeom>
                    <a:ln/>
                  </pic:spPr>
                </pic:pic>
              </a:graphicData>
            </a:graphic>
            <wp14:sizeRelH relativeFrom="page">
              <wp14:pctWidth>0</wp14:pctWidth>
            </wp14:sizeRelH>
            <wp14:sizeRelV relativeFrom="page">
              <wp14:pctHeight>0</wp14:pctHeight>
            </wp14:sizeRelV>
          </wp:anchor>
        </w:drawing>
      </w:r>
      <w:r w:rsidRPr="00527ECF">
        <w:rPr>
          <w:b/>
        </w:rPr>
        <w:t>Figure S2. Age trajectories of frontoparietal and somatomotor thalamocortical connectivity without GSR.</w:t>
      </w:r>
      <w:r w:rsidR="00907BF1">
        <w:rPr>
          <w:b/>
        </w:rPr>
        <w:t xml:space="preserve">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frontoparietal </w:t>
      </w:r>
      <w:r w:rsidRPr="00527ECF">
        <w:rPr>
          <w:i/>
        </w:rPr>
        <w:t>(left)</w:t>
      </w:r>
      <w:r w:rsidRPr="00527ECF">
        <w:t xml:space="preserve"> and somatomotor </w:t>
      </w:r>
      <w:r w:rsidRPr="00527ECF">
        <w:rPr>
          <w:i/>
        </w:rPr>
        <w:t>(right)</w:t>
      </w:r>
      <w:r w:rsidRPr="00527ECF">
        <w:t xml:space="preserve"> networks. </w:t>
      </w:r>
    </w:p>
    <w:p w14:paraId="03E48983" w14:textId="77777777" w:rsidR="003F27C9" w:rsidRPr="00527ECF" w:rsidRDefault="003F27C9">
      <w:pPr>
        <w:spacing w:line="480" w:lineRule="auto"/>
        <w:jc w:val="both"/>
        <w:rPr>
          <w:b/>
        </w:rPr>
      </w:pPr>
    </w:p>
    <w:p w14:paraId="717C10B2" w14:textId="77777777" w:rsidR="003F27C9" w:rsidRDefault="003F27C9">
      <w:pPr>
        <w:spacing w:line="480" w:lineRule="auto"/>
        <w:jc w:val="both"/>
        <w:rPr>
          <w:b/>
        </w:rPr>
      </w:pPr>
    </w:p>
    <w:p w14:paraId="6CA1B14C" w14:textId="77777777" w:rsidR="003C3DAD" w:rsidRPr="00527ECF" w:rsidRDefault="003C3DAD">
      <w:pPr>
        <w:spacing w:line="480" w:lineRule="auto"/>
        <w:jc w:val="both"/>
        <w:rPr>
          <w:b/>
        </w:rPr>
      </w:pPr>
    </w:p>
    <w:p w14:paraId="3F998004" w14:textId="77777777" w:rsidR="003F27C9" w:rsidRPr="00527ECF" w:rsidRDefault="00000000">
      <w:pPr>
        <w:spacing w:line="480" w:lineRule="auto"/>
        <w:jc w:val="both"/>
      </w:pPr>
      <w:r w:rsidRPr="00527ECF">
        <w:rPr>
          <w:noProof/>
        </w:rPr>
        <w:lastRenderedPageBreak/>
        <w:drawing>
          <wp:inline distT="114300" distB="114300" distL="114300" distR="114300" wp14:anchorId="3E8FC9FF" wp14:editId="2D4504FE">
            <wp:extent cx="3714750" cy="3500438"/>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3714750" cy="3500438"/>
                    </a:xfrm>
                    <a:prstGeom prst="rect">
                      <a:avLst/>
                    </a:prstGeom>
                    <a:ln/>
                  </pic:spPr>
                </pic:pic>
              </a:graphicData>
            </a:graphic>
          </wp:inline>
        </w:drawing>
      </w:r>
    </w:p>
    <w:p w14:paraId="7ED0DCF6" w14:textId="6658C5A3" w:rsidR="003F27C9" w:rsidRPr="00527ECF" w:rsidRDefault="00000000" w:rsidP="00EF65C2">
      <w:pPr>
        <w:spacing w:line="240" w:lineRule="auto"/>
        <w:jc w:val="both"/>
      </w:pPr>
      <w:r w:rsidRPr="00527ECF">
        <w:rPr>
          <w:b/>
        </w:rPr>
        <w:t xml:space="preserve">Figure S3. QC-FC relationships with and without GSR. </w:t>
      </w:r>
      <w:r w:rsidRPr="00527ECF">
        <w:t xml:space="preserve">For each pair of regions in the n=718 region CAB-NP parcellation, QC-FC was calculated as the Pearson correlation between functional connectivity and movement across all baseline 22qDel and TD scans </w:t>
      </w:r>
      <w:r w:rsidRPr="00527ECF">
        <w:fldChar w:fldCharType="begin"/>
      </w:r>
      <w:r w:rsidR="00C5200E" w:rsidRPr="00527ECF">
        <w:instrText xml:space="preserve"> ADDIN ZOTERO_ITEM CSL_CITATION {"citationID":"BiVBcCQJ","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QC-FC values were compared for data with and without GSR using a Wilcoxon signed rank test indicating a significantly decreased relationship between movement and functional connectivity in the global signal regressed data (purple) compared to the data without GSR (yellow).</w:t>
      </w:r>
    </w:p>
    <w:p w14:paraId="2DB9BC75" w14:textId="77777777" w:rsidR="003F27C9" w:rsidRPr="00527ECF" w:rsidRDefault="003F27C9">
      <w:pPr>
        <w:spacing w:line="480" w:lineRule="auto"/>
        <w:jc w:val="both"/>
      </w:pPr>
    </w:p>
    <w:p w14:paraId="497FAE58" w14:textId="77777777" w:rsidR="003F27C9" w:rsidRPr="00527ECF" w:rsidRDefault="003F27C9">
      <w:pPr>
        <w:spacing w:line="480" w:lineRule="auto"/>
        <w:jc w:val="both"/>
      </w:pPr>
    </w:p>
    <w:p w14:paraId="425037A4" w14:textId="77777777" w:rsidR="003F27C9" w:rsidRPr="00527ECF" w:rsidRDefault="00000000">
      <w:pPr>
        <w:spacing w:line="480" w:lineRule="auto"/>
        <w:jc w:val="both"/>
        <w:rPr>
          <w:b/>
        </w:rPr>
      </w:pPr>
      <w:r w:rsidRPr="00527ECF">
        <w:br w:type="page"/>
      </w:r>
    </w:p>
    <w:p w14:paraId="1A7367F8" w14:textId="77777777" w:rsidR="003F27C9" w:rsidRPr="00527ECF" w:rsidRDefault="00000000" w:rsidP="00A14059">
      <w:pPr>
        <w:spacing w:line="240" w:lineRule="auto"/>
        <w:jc w:val="both"/>
        <w:rPr>
          <w:b/>
        </w:rPr>
      </w:pPr>
      <w:r w:rsidRPr="00527ECF">
        <w:rPr>
          <w:b/>
        </w:rPr>
        <w:lastRenderedPageBreak/>
        <w:t>Acknowledgements</w:t>
      </w:r>
    </w:p>
    <w:p w14:paraId="58686351" w14:textId="77777777" w:rsidR="003F27C9" w:rsidRPr="00527ECF" w:rsidRDefault="00000000" w:rsidP="00A14059">
      <w:pPr>
        <w:spacing w:line="240" w:lineRule="auto"/>
        <w:jc w:val="both"/>
        <w:rPr>
          <w:i/>
          <w:u w:val="single"/>
        </w:rPr>
      </w:pPr>
      <w:r w:rsidRPr="00527ECF">
        <w:rPr>
          <w:i/>
          <w:u w:val="single"/>
        </w:rPr>
        <w:t>Funding</w:t>
      </w:r>
    </w:p>
    <w:p w14:paraId="37B70C8B" w14:textId="77777777" w:rsidR="003F27C9" w:rsidRPr="00527ECF" w:rsidRDefault="00000000" w:rsidP="00A14059">
      <w:pPr>
        <w:spacing w:line="240" w:lineRule="auto"/>
        <w:jc w:val="both"/>
      </w:pPr>
      <w:r w:rsidRPr="00527ECF">
        <w:t>This work was supported by the National Institute of Mental Health Grant Nos. R01 MH085953 (to C.E.B), U01MH101779 (to C.E.B); the Simons Foundation (SFARI Explorer Award to C.E.B), and the Joanne and George Miller Family Endowed Term Chair (to C.E.B.), and the UCLA Training Program in Neurobehavioral Genetics T32NS048004 (to C.H.S), R01MH129636 (to MJ)</w:t>
      </w:r>
    </w:p>
    <w:p w14:paraId="0468FC7A" w14:textId="77777777" w:rsidR="003F27C9" w:rsidRPr="00527ECF" w:rsidRDefault="003F27C9" w:rsidP="00A14059">
      <w:pPr>
        <w:spacing w:line="240" w:lineRule="auto"/>
        <w:jc w:val="both"/>
      </w:pPr>
    </w:p>
    <w:p w14:paraId="4AAA8ED7" w14:textId="77777777" w:rsidR="003F27C9" w:rsidRPr="00527ECF" w:rsidRDefault="00000000" w:rsidP="00A14059">
      <w:pPr>
        <w:spacing w:line="240" w:lineRule="auto"/>
        <w:jc w:val="both"/>
        <w:rPr>
          <w:i/>
          <w:u w:val="single"/>
        </w:rPr>
      </w:pPr>
      <w:r w:rsidRPr="00527ECF">
        <w:rPr>
          <w:i/>
          <w:u w:val="single"/>
        </w:rPr>
        <w:t>Author contributions</w:t>
      </w:r>
    </w:p>
    <w:p w14:paraId="0C36A2A1" w14:textId="77777777" w:rsidR="003F27C9" w:rsidRPr="00527ECF" w:rsidRDefault="00000000" w:rsidP="00A14059">
      <w:pPr>
        <w:spacing w:line="240" w:lineRule="auto"/>
        <w:jc w:val="both"/>
      </w:pPr>
      <w:r w:rsidRPr="003C3DAD">
        <w:rPr>
          <w:b/>
          <w:bCs/>
        </w:rPr>
        <w:t>Charles H. Schleifer</w:t>
      </w:r>
      <w:r w:rsidRPr="003C3DAD">
        <w:t>:</w:t>
      </w:r>
      <w:r w:rsidRPr="00527ECF">
        <w:t xml:space="preserve"> Conceptualization, Methodology, Software, Formal Analysis, Data Curation, Writing - Original Draft, Writing - Review &amp; Editing, Visualization</w:t>
      </w:r>
    </w:p>
    <w:p w14:paraId="2C88A6D6" w14:textId="59349A8A" w:rsidR="00273C6B" w:rsidRPr="00273C6B" w:rsidRDefault="00273C6B" w:rsidP="00A14059">
      <w:pPr>
        <w:spacing w:line="240" w:lineRule="auto"/>
        <w:jc w:val="both"/>
      </w:pPr>
      <w:r w:rsidRPr="003C3DAD">
        <w:rPr>
          <w:b/>
          <w:bCs/>
        </w:rPr>
        <w:t>Kathleen P. O’Hora</w:t>
      </w:r>
      <w:r w:rsidRPr="00527ECF">
        <w:t>: Data Curation, Validation, Writing - Review &amp; Editing</w:t>
      </w:r>
    </w:p>
    <w:p w14:paraId="2709A9C5" w14:textId="33C1CAAA" w:rsidR="003F27C9" w:rsidRDefault="00000000" w:rsidP="00A14059">
      <w:pPr>
        <w:spacing w:line="240" w:lineRule="auto"/>
        <w:jc w:val="both"/>
      </w:pPr>
      <w:r w:rsidRPr="003C3DAD">
        <w:rPr>
          <w:b/>
          <w:bCs/>
        </w:rPr>
        <w:t>Maria Jalbrzikowski</w:t>
      </w:r>
      <w:r w:rsidRPr="00527ECF">
        <w:t>: Conceptualization, Methodology, Software, Writing - Review &amp; Editing</w:t>
      </w:r>
    </w:p>
    <w:p w14:paraId="3ADB63EB" w14:textId="0BB62A84" w:rsidR="00273C6B" w:rsidRPr="00273C6B" w:rsidRDefault="00273C6B" w:rsidP="00A14059">
      <w:pPr>
        <w:spacing w:line="240" w:lineRule="auto"/>
        <w:jc w:val="both"/>
      </w:pPr>
      <w:r w:rsidRPr="00273C6B">
        <w:rPr>
          <w:b/>
          <w:bCs/>
        </w:rPr>
        <w:t>Elizabeth Bondy</w:t>
      </w:r>
      <w:r>
        <w:t>: Data Curation</w:t>
      </w:r>
    </w:p>
    <w:p w14:paraId="672A0E11" w14:textId="77777777" w:rsidR="003F27C9" w:rsidRPr="00527ECF" w:rsidRDefault="00000000" w:rsidP="00A14059">
      <w:pPr>
        <w:spacing w:line="240" w:lineRule="auto"/>
        <w:jc w:val="both"/>
      </w:pPr>
      <w:r w:rsidRPr="003C3DAD">
        <w:rPr>
          <w:b/>
          <w:bCs/>
        </w:rPr>
        <w:t>Leila Kushan-Wells</w:t>
      </w:r>
      <w:r w:rsidRPr="00527ECF">
        <w:t>: Investigation, Resources, Data Curation, Project Administration</w:t>
      </w:r>
    </w:p>
    <w:p w14:paraId="54ACA251" w14:textId="78CF3B7D" w:rsidR="00273C6B" w:rsidRPr="00273C6B" w:rsidRDefault="00273C6B" w:rsidP="00A14059">
      <w:pPr>
        <w:spacing w:line="240" w:lineRule="auto"/>
        <w:jc w:val="both"/>
      </w:pPr>
      <w:r w:rsidRPr="003C3DAD">
        <w:rPr>
          <w:b/>
          <w:bCs/>
        </w:rPr>
        <w:t>Amy Lin</w:t>
      </w:r>
      <w:r w:rsidRPr="00527ECF">
        <w:t>: Data Curation</w:t>
      </w:r>
    </w:p>
    <w:p w14:paraId="536A99AF" w14:textId="4CFE5917" w:rsidR="003F27C9" w:rsidRPr="00527ECF" w:rsidRDefault="00000000" w:rsidP="00A14059">
      <w:pPr>
        <w:spacing w:line="240" w:lineRule="auto"/>
        <w:jc w:val="both"/>
      </w:pPr>
      <w:r w:rsidRPr="003C3DAD">
        <w:rPr>
          <w:b/>
          <w:bCs/>
        </w:rPr>
        <w:t>Lucina Q. Uddin</w:t>
      </w:r>
      <w:r w:rsidRPr="00527ECF">
        <w:t>: Conceptualization, Methodology, Writing - Review &amp; Editing</w:t>
      </w:r>
    </w:p>
    <w:p w14:paraId="3B96C3EA" w14:textId="77777777" w:rsidR="003F27C9" w:rsidRPr="00527ECF" w:rsidRDefault="00000000" w:rsidP="00A14059">
      <w:pPr>
        <w:spacing w:line="240" w:lineRule="auto"/>
        <w:jc w:val="both"/>
      </w:pPr>
      <w:r w:rsidRPr="003C3DAD">
        <w:rPr>
          <w:b/>
          <w:bCs/>
        </w:rPr>
        <w:t>Carrie E. Bearden</w:t>
      </w:r>
      <w:r w:rsidRPr="00527ECF">
        <w:t xml:space="preserve">: Conceptualization, Investigation, Writing - Review &amp; Editing, Supervision, Project Administration, Funding Acquisition. </w:t>
      </w:r>
    </w:p>
    <w:p w14:paraId="21E6ACB8" w14:textId="77777777" w:rsidR="003F27C9" w:rsidRPr="00527ECF" w:rsidRDefault="003F27C9" w:rsidP="00A14059">
      <w:pPr>
        <w:spacing w:line="240" w:lineRule="auto"/>
        <w:jc w:val="both"/>
      </w:pPr>
    </w:p>
    <w:p w14:paraId="297CD7FA" w14:textId="77777777" w:rsidR="003F27C9" w:rsidRPr="00527ECF" w:rsidRDefault="00000000" w:rsidP="00A14059">
      <w:pPr>
        <w:spacing w:line="240" w:lineRule="auto"/>
        <w:jc w:val="both"/>
        <w:rPr>
          <w:i/>
          <w:u w:val="single"/>
        </w:rPr>
      </w:pPr>
      <w:r w:rsidRPr="00527ECF">
        <w:rPr>
          <w:i/>
          <w:u w:val="single"/>
        </w:rPr>
        <w:t>Data availability</w:t>
      </w:r>
    </w:p>
    <w:p w14:paraId="35765016" w14:textId="77777777" w:rsidR="003F27C9" w:rsidRPr="00527ECF" w:rsidRDefault="00000000" w:rsidP="00A14059">
      <w:pPr>
        <w:spacing w:line="240" w:lineRule="auto"/>
        <w:jc w:val="both"/>
      </w:pPr>
      <w:r w:rsidRPr="00527ECF">
        <w:t xml:space="preserve">Data are publicly available from the National Institute of Mental Health Data Archives: </w:t>
      </w:r>
      <w:hyperlink r:id="rId22">
        <w:r w:rsidRPr="00527ECF">
          <w:rPr>
            <w:color w:val="1155CC"/>
            <w:u w:val="single"/>
          </w:rPr>
          <w:t>https://nda.nih.gov/edit_collection.html?id=2414</w:t>
        </w:r>
      </w:hyperlink>
      <w:r w:rsidRPr="00527ECF">
        <w:t xml:space="preserve"> </w:t>
      </w:r>
      <w:r w:rsidRPr="00527ECF">
        <w:br/>
        <w:t xml:space="preserve">To facilitate reproducibility and rigor, analysis code is publicly available on GitHub: </w:t>
      </w:r>
      <w:hyperlink r:id="rId23">
        <w:r w:rsidRPr="00527ECF">
          <w:rPr>
            <w:color w:val="1155CC"/>
            <w:u w:val="single"/>
          </w:rPr>
          <w:t>https://github.com/charles-schleifer/22q_tcc_longitudinal</w:t>
        </w:r>
      </w:hyperlink>
      <w:r w:rsidRPr="00527ECF">
        <w:t xml:space="preserve"> </w:t>
      </w:r>
    </w:p>
    <w:p w14:paraId="16EB33A9" w14:textId="77777777" w:rsidR="003F27C9" w:rsidRPr="00527ECF" w:rsidRDefault="003F27C9">
      <w:pPr>
        <w:spacing w:line="480" w:lineRule="auto"/>
        <w:jc w:val="both"/>
      </w:pPr>
    </w:p>
    <w:p w14:paraId="5829A1CD" w14:textId="77777777" w:rsidR="003F27C9" w:rsidRPr="00527ECF" w:rsidRDefault="003F27C9">
      <w:pPr>
        <w:spacing w:line="480" w:lineRule="auto"/>
        <w:jc w:val="both"/>
      </w:pPr>
    </w:p>
    <w:p w14:paraId="7E87B3A6" w14:textId="77777777" w:rsidR="00A14059" w:rsidRDefault="00A14059">
      <w:pPr>
        <w:spacing w:line="480" w:lineRule="auto"/>
        <w:jc w:val="both"/>
      </w:pPr>
    </w:p>
    <w:p w14:paraId="2C876FF5" w14:textId="77777777" w:rsidR="00A14059" w:rsidRDefault="00000000">
      <w:pPr>
        <w:spacing w:line="480" w:lineRule="auto"/>
        <w:jc w:val="both"/>
        <w:rPr>
          <w:b/>
        </w:rPr>
      </w:pPr>
      <w:r w:rsidRPr="00527ECF">
        <w:br/>
      </w:r>
    </w:p>
    <w:p w14:paraId="1906279B" w14:textId="77777777" w:rsidR="00A14059" w:rsidRDefault="00A14059">
      <w:pPr>
        <w:rPr>
          <w:b/>
        </w:rPr>
      </w:pPr>
      <w:r>
        <w:rPr>
          <w:b/>
        </w:rPr>
        <w:br w:type="page"/>
      </w:r>
    </w:p>
    <w:p w14:paraId="50311348" w14:textId="62DED109" w:rsidR="003F27C9" w:rsidRPr="00527ECF" w:rsidRDefault="00000000" w:rsidP="00A14059">
      <w:pPr>
        <w:spacing w:line="240" w:lineRule="auto"/>
        <w:jc w:val="both"/>
        <w:rPr>
          <w:b/>
        </w:rPr>
      </w:pPr>
      <w:r w:rsidRPr="00527ECF">
        <w:rPr>
          <w:b/>
        </w:rPr>
        <w:lastRenderedPageBreak/>
        <w:t>Disclosures</w:t>
      </w:r>
    </w:p>
    <w:p w14:paraId="05BD9AE2" w14:textId="77777777" w:rsidR="003F27C9" w:rsidRPr="00527ECF" w:rsidRDefault="00000000" w:rsidP="00A14059">
      <w:pPr>
        <w:spacing w:line="240" w:lineRule="auto"/>
        <w:jc w:val="both"/>
      </w:pPr>
      <w:r w:rsidRPr="00527ECF">
        <w:t>All authors reported no biomedical financial interests or potential conflicts of interest.</w:t>
      </w:r>
    </w:p>
    <w:p w14:paraId="55EB8EE4" w14:textId="77777777" w:rsidR="003F27C9" w:rsidRPr="00527ECF" w:rsidRDefault="003F27C9" w:rsidP="00A14059">
      <w:pPr>
        <w:spacing w:line="240" w:lineRule="auto"/>
        <w:jc w:val="both"/>
        <w:rPr>
          <w:highlight w:val="yellow"/>
        </w:rPr>
      </w:pPr>
    </w:p>
    <w:p w14:paraId="48D5A2E9" w14:textId="77777777" w:rsidR="003F27C9" w:rsidRPr="00527ECF" w:rsidRDefault="003F27C9" w:rsidP="00A14059">
      <w:pPr>
        <w:spacing w:line="240" w:lineRule="auto"/>
        <w:jc w:val="both"/>
        <w:rPr>
          <w:highlight w:val="yellow"/>
        </w:rPr>
      </w:pPr>
    </w:p>
    <w:p w14:paraId="46D79591" w14:textId="77777777" w:rsidR="003F27C9" w:rsidRPr="00527ECF" w:rsidRDefault="003F27C9">
      <w:pPr>
        <w:spacing w:line="480" w:lineRule="auto"/>
        <w:jc w:val="both"/>
      </w:pPr>
    </w:p>
    <w:p w14:paraId="5791BC1B" w14:textId="77777777" w:rsidR="003F27C9" w:rsidRPr="00527ECF" w:rsidRDefault="003F27C9">
      <w:pPr>
        <w:spacing w:line="480" w:lineRule="auto"/>
        <w:jc w:val="both"/>
        <w:rPr>
          <w:b/>
        </w:rPr>
      </w:pPr>
    </w:p>
    <w:p w14:paraId="0CEA4F3F" w14:textId="77777777" w:rsidR="003F27C9" w:rsidRPr="00527ECF" w:rsidRDefault="00000000">
      <w:pPr>
        <w:spacing w:line="480" w:lineRule="auto"/>
        <w:jc w:val="both"/>
        <w:rPr>
          <w:b/>
        </w:rPr>
      </w:pPr>
      <w:r w:rsidRPr="00527ECF">
        <w:br w:type="page"/>
      </w:r>
    </w:p>
    <w:p w14:paraId="13EEEBE5" w14:textId="77777777" w:rsidR="003F27C9" w:rsidRPr="00527ECF" w:rsidRDefault="00000000">
      <w:pPr>
        <w:spacing w:line="480" w:lineRule="auto"/>
        <w:jc w:val="both"/>
      </w:pPr>
      <w:r w:rsidRPr="00527ECF">
        <w:rPr>
          <w:b/>
        </w:rPr>
        <w:lastRenderedPageBreak/>
        <w:t>References</w:t>
      </w:r>
    </w:p>
    <w:p w14:paraId="3D5E0EC0" w14:textId="77777777" w:rsidR="00C5200E" w:rsidRPr="00527ECF" w:rsidRDefault="00000000" w:rsidP="00C5200E">
      <w:pPr>
        <w:pStyle w:val="Bibliography"/>
      </w:pPr>
      <w:r w:rsidRPr="00527ECF">
        <w:fldChar w:fldCharType="begin"/>
      </w:r>
      <w:r w:rsidR="00C5200E" w:rsidRPr="00527ECF">
        <w:instrText xml:space="preserve"> ADDIN ZOTERO_BIBL {"uncited":[],"omitted":[],"custom":[]} CSL_BIBLIOGRAPHY </w:instrText>
      </w:r>
      <w:r w:rsidRPr="00527ECF">
        <w:fldChar w:fldCharType="separate"/>
      </w:r>
      <w:r w:rsidR="00C5200E" w:rsidRPr="00527ECF">
        <w:t xml:space="preserve">1. McDonald-McGinn DM, Sullivan KE, Marino B, Philip N, Swillen A, Vorstman JAS, </w:t>
      </w:r>
      <w:r w:rsidR="00C5200E" w:rsidRPr="00527ECF">
        <w:rPr>
          <w:i/>
          <w:iCs/>
        </w:rPr>
        <w:t>et al.</w:t>
      </w:r>
      <w:r w:rsidR="00C5200E" w:rsidRPr="00527ECF">
        <w:t xml:space="preserve"> (2015): 22q11.2 deletion syndrome. </w:t>
      </w:r>
      <w:r w:rsidR="00C5200E" w:rsidRPr="00527ECF">
        <w:rPr>
          <w:i/>
          <w:iCs/>
        </w:rPr>
        <w:t>Nat Rev Dis Primer</w:t>
      </w:r>
      <w:r w:rsidR="00C5200E" w:rsidRPr="00527ECF">
        <w:t xml:space="preserve"> 1: 15071.</w:t>
      </w:r>
    </w:p>
    <w:p w14:paraId="5C68AE78" w14:textId="77777777" w:rsidR="00C5200E" w:rsidRPr="00527ECF" w:rsidRDefault="00C5200E" w:rsidP="00C5200E">
      <w:pPr>
        <w:pStyle w:val="Bibliography"/>
      </w:pPr>
      <w:r w:rsidRPr="00527ECF">
        <w:t xml:space="preserve">2. Provenzani U, Damiani S, Bersano I, Singh S, Moschillo A, Accinni T, </w:t>
      </w:r>
      <w:r w:rsidRPr="00527ECF">
        <w:rPr>
          <w:i/>
          <w:iCs/>
        </w:rPr>
        <w:t>et al.</w:t>
      </w:r>
      <w:r w:rsidRPr="00527ECF">
        <w:t xml:space="preserve"> (2022): Prevalence and incidence of psychotic disorders in 22q11.2 deletion syndrome: a meta-analysis. </w:t>
      </w:r>
      <w:r w:rsidRPr="00527ECF">
        <w:rPr>
          <w:i/>
          <w:iCs/>
        </w:rPr>
        <w:t>Int Rev Psychiatry Abingdon Engl</w:t>
      </w:r>
      <w:r w:rsidRPr="00527ECF">
        <w:t xml:space="preserve"> 34: 676–688.</w:t>
      </w:r>
    </w:p>
    <w:p w14:paraId="36FA1FD0" w14:textId="77777777" w:rsidR="00C5200E" w:rsidRPr="00527ECF" w:rsidRDefault="00C5200E" w:rsidP="00C5200E">
      <w:pPr>
        <w:pStyle w:val="Bibliography"/>
      </w:pPr>
      <w:r w:rsidRPr="00527ECF">
        <w:t xml:space="preserve">3. Girirajan S, Brkanac Z, Coe BP, Baker C, Vives L, Vu TH, </w:t>
      </w:r>
      <w:r w:rsidRPr="00527ECF">
        <w:rPr>
          <w:i/>
          <w:iCs/>
        </w:rPr>
        <w:t>et al.</w:t>
      </w:r>
      <w:r w:rsidRPr="00527ECF">
        <w:t xml:space="preserve"> (2011): Relative Burden of Large CNVs on a Range of Neurodevelopmental Phenotypes. </w:t>
      </w:r>
      <w:r w:rsidRPr="00527ECF">
        <w:rPr>
          <w:i/>
          <w:iCs/>
        </w:rPr>
        <w:t>PLoS Genet</w:t>
      </w:r>
      <w:r w:rsidRPr="00527ECF">
        <w:t xml:space="preserve"> 7: e1002334.</w:t>
      </w:r>
    </w:p>
    <w:p w14:paraId="34A34FD2" w14:textId="77777777" w:rsidR="00C5200E" w:rsidRPr="00527ECF" w:rsidRDefault="00C5200E" w:rsidP="00C5200E">
      <w:pPr>
        <w:pStyle w:val="Bibliography"/>
      </w:pPr>
      <w:r w:rsidRPr="00527ECF">
        <w:t xml:space="preserve">4. Niklasson L, Rasmussen P, Óskarsdóttir S, Gillberg C (2001): Neuropsychiatric disorders in the 22q11 deletion syndrome. </w:t>
      </w:r>
      <w:r w:rsidRPr="00527ECF">
        <w:rPr>
          <w:i/>
          <w:iCs/>
        </w:rPr>
        <w:t>Genet Med</w:t>
      </w:r>
      <w:r w:rsidRPr="00527ECF">
        <w:t xml:space="preserve"> 3: 79–84.</w:t>
      </w:r>
    </w:p>
    <w:p w14:paraId="7839FC49" w14:textId="77777777" w:rsidR="00C5200E" w:rsidRPr="00527ECF" w:rsidRDefault="00C5200E" w:rsidP="00C5200E">
      <w:pPr>
        <w:pStyle w:val="Bibliography"/>
      </w:pPr>
      <w:r w:rsidRPr="00527ECF">
        <w:t xml:space="preserve">5. Niklasson L, Rasmussen P, Óskarsdóttir S, Gillberg C (2009): Autism, ADHD, mental retardation and behavior problems in 100 individuals with 22q11 deletion syndrome. </w:t>
      </w:r>
      <w:r w:rsidRPr="00527ECF">
        <w:rPr>
          <w:i/>
          <w:iCs/>
        </w:rPr>
        <w:t>Res Dev Disabil</w:t>
      </w:r>
      <w:r w:rsidRPr="00527ECF">
        <w:t xml:space="preserve"> 30: 763–773.</w:t>
      </w:r>
    </w:p>
    <w:p w14:paraId="639063EB" w14:textId="77777777" w:rsidR="00C5200E" w:rsidRPr="00527ECF" w:rsidRDefault="00C5200E" w:rsidP="00C5200E">
      <w:pPr>
        <w:pStyle w:val="Bibliography"/>
      </w:pPr>
      <w:r w:rsidRPr="00527ECF">
        <w:t xml:space="preserve">6. Morrow BE, McDonald-McGinn DM, Emanuel BS, Vermeesch JR, Scambler PJ (2018): Molecular genetics of 22q11.2 deletion syndrome. </w:t>
      </w:r>
      <w:r w:rsidRPr="00527ECF">
        <w:rPr>
          <w:i/>
          <w:iCs/>
        </w:rPr>
        <w:t>Am J Med Genet A</w:t>
      </w:r>
      <w:r w:rsidRPr="00527ECF">
        <w:t xml:space="preserve"> 176: 2070–2081.</w:t>
      </w:r>
    </w:p>
    <w:p w14:paraId="355621B0" w14:textId="77777777" w:rsidR="00C5200E" w:rsidRPr="00527ECF" w:rsidRDefault="00C5200E" w:rsidP="00C5200E">
      <w:pPr>
        <w:pStyle w:val="Bibliography"/>
      </w:pPr>
      <w:r w:rsidRPr="00527ECF">
        <w:t xml:space="preserve">7. Chawner SJRA, Doherty JL, Anney RJL, Antshel KM, Bearden CE, Bernier R, </w:t>
      </w:r>
      <w:r w:rsidRPr="00527ECF">
        <w:rPr>
          <w:i/>
          <w:iCs/>
        </w:rPr>
        <w:t>et al.</w:t>
      </w:r>
      <w:r w:rsidRPr="00527ECF">
        <w:t xml:space="preserve"> (2021): A Genetics-First Approach to Dissecting the Heterogeneity of Autism: Phenotypic Comparison of Autism Risk Copy Number Variants. </w:t>
      </w:r>
      <w:r w:rsidRPr="00527ECF">
        <w:rPr>
          <w:i/>
          <w:iCs/>
        </w:rPr>
        <w:t>Am J Psychiatry</w:t>
      </w:r>
      <w:r w:rsidRPr="00527ECF">
        <w:t xml:space="preserve"> 178: 77–86.</w:t>
      </w:r>
    </w:p>
    <w:p w14:paraId="44572551" w14:textId="77777777" w:rsidR="00C5200E" w:rsidRPr="00527ECF" w:rsidRDefault="00C5200E" w:rsidP="00C5200E">
      <w:pPr>
        <w:pStyle w:val="Bibliography"/>
      </w:pPr>
      <w:r w:rsidRPr="00527ECF">
        <w:t xml:space="preserve">8. Moreau CA, Ching CR, Kumar K, Jacquemont S, Bearden CE (2021): Structural and functional brain alterations revealed by neuroimaging in CNV carriers. </w:t>
      </w:r>
      <w:r w:rsidRPr="00527ECF">
        <w:rPr>
          <w:i/>
          <w:iCs/>
        </w:rPr>
        <w:t>Curr Opin Genet Dev</w:t>
      </w:r>
      <w:r w:rsidRPr="00527ECF">
        <w:t xml:space="preserve"> 68: 88–98.</w:t>
      </w:r>
    </w:p>
    <w:p w14:paraId="5E3F8019" w14:textId="77777777" w:rsidR="00C5200E" w:rsidRPr="00527ECF" w:rsidRDefault="00C5200E" w:rsidP="00C5200E">
      <w:pPr>
        <w:pStyle w:val="Bibliography"/>
      </w:pPr>
      <w:r w:rsidRPr="00527ECF">
        <w:t xml:space="preserve">9. Anticevic A, Cole MW, Repovs G, Murray JD, Brumbaugh MS, Winkler AM, </w:t>
      </w:r>
      <w:r w:rsidRPr="00527ECF">
        <w:rPr>
          <w:i/>
          <w:iCs/>
        </w:rPr>
        <w:t>et al.</w:t>
      </w:r>
      <w:r w:rsidRPr="00527ECF">
        <w:t xml:space="preserve"> (2014): Characterizing Thalamo-Cortical Disturbances in Schizophrenia and Bipolar Illness. </w:t>
      </w:r>
      <w:r w:rsidRPr="00527ECF">
        <w:rPr>
          <w:i/>
          <w:iCs/>
        </w:rPr>
        <w:t>Cereb Cortex N Y NY</w:t>
      </w:r>
      <w:r w:rsidRPr="00527ECF">
        <w:t xml:space="preserve"> 24: 3116–3130.</w:t>
      </w:r>
    </w:p>
    <w:p w14:paraId="45221998" w14:textId="77777777" w:rsidR="00C5200E" w:rsidRPr="00527ECF" w:rsidRDefault="00C5200E" w:rsidP="00C5200E">
      <w:pPr>
        <w:pStyle w:val="Bibliography"/>
      </w:pPr>
      <w:r w:rsidRPr="00527ECF">
        <w:t xml:space="preserve">10. Welsh RC, Chen AC, Taylor SF (2010): Low-Frequency BOLD Fluctuations Demonstrate Altered Thalamocortical Connectivity in Schizophrenia. </w:t>
      </w:r>
      <w:r w:rsidRPr="00527ECF">
        <w:rPr>
          <w:i/>
          <w:iCs/>
        </w:rPr>
        <w:t>Schizophr Bull</w:t>
      </w:r>
      <w:r w:rsidRPr="00527ECF">
        <w:t xml:space="preserve"> 36: 713–722.</w:t>
      </w:r>
    </w:p>
    <w:p w14:paraId="483CC63E" w14:textId="77777777" w:rsidR="00C5200E" w:rsidRPr="00527ECF" w:rsidRDefault="00C5200E" w:rsidP="00C5200E">
      <w:pPr>
        <w:pStyle w:val="Bibliography"/>
      </w:pPr>
      <w:r w:rsidRPr="00527ECF">
        <w:lastRenderedPageBreak/>
        <w:t xml:space="preserve">11. Woodward ND, Karbasforoushan H, Heckers S (2012): Thalamocortical Dysconnectivity in Schizophrenia. </w:t>
      </w:r>
      <w:r w:rsidRPr="00527ECF">
        <w:rPr>
          <w:i/>
          <w:iCs/>
        </w:rPr>
        <w:t>Am J Psychiatry</w:t>
      </w:r>
      <w:r w:rsidRPr="00527ECF">
        <w:t xml:space="preserve"> 169: 1092–1099.</w:t>
      </w:r>
    </w:p>
    <w:p w14:paraId="5E8E132F" w14:textId="77777777" w:rsidR="00C5200E" w:rsidRPr="00527ECF" w:rsidRDefault="00C5200E" w:rsidP="00C5200E">
      <w:pPr>
        <w:pStyle w:val="Bibliography"/>
      </w:pPr>
      <w:r w:rsidRPr="00527ECF">
        <w:t xml:space="preserve">12. Woodward ND, Heckers S (2016): Mapping thalamocortical functional connectivity in chronic and early stages of psychotic disorders. </w:t>
      </w:r>
      <w:r w:rsidRPr="00527ECF">
        <w:rPr>
          <w:i/>
          <w:iCs/>
        </w:rPr>
        <w:t>Biol Psychiatry</w:t>
      </w:r>
      <w:r w:rsidRPr="00527ECF">
        <w:t xml:space="preserve"> 79: 1016–1025.</w:t>
      </w:r>
    </w:p>
    <w:p w14:paraId="0B82EA0A" w14:textId="77777777" w:rsidR="00C5200E" w:rsidRPr="00527ECF" w:rsidRDefault="00C5200E" w:rsidP="00C5200E">
      <w:pPr>
        <w:pStyle w:val="Bibliography"/>
      </w:pPr>
      <w:r w:rsidRPr="00527ECF">
        <w:t xml:space="preserve">13. Anticevic A, Haut K, Murray JD, Repovs G, Yang GJ, Diehl C, </w:t>
      </w:r>
      <w:r w:rsidRPr="00527ECF">
        <w:rPr>
          <w:i/>
          <w:iCs/>
        </w:rPr>
        <w:t>et al.</w:t>
      </w:r>
      <w:r w:rsidRPr="00527ECF">
        <w:t xml:space="preserve"> (2015): Association of Thalamic Dysconnectivity and Conversion to Psychosis in Youth and Young Adults at Elevated Clinical Risk. </w:t>
      </w:r>
      <w:r w:rsidRPr="00527ECF">
        <w:rPr>
          <w:i/>
          <w:iCs/>
        </w:rPr>
        <w:t>JAMA Psychiatry</w:t>
      </w:r>
      <w:r w:rsidRPr="00527ECF">
        <w:t xml:space="preserve"> 72: 882–891.</w:t>
      </w:r>
    </w:p>
    <w:p w14:paraId="38592DB1" w14:textId="77777777" w:rsidR="00C5200E" w:rsidRPr="00527ECF" w:rsidRDefault="00C5200E" w:rsidP="00C5200E">
      <w:pPr>
        <w:pStyle w:val="Bibliography"/>
      </w:pPr>
      <w:r w:rsidRPr="00527ECF">
        <w:t xml:space="preserve">14. Schleifer C, Lin A, Kushan L, Ji JL, Yang G, Bearden CE, Anticevic A (2019): Dissociable Disruptions in Thalamic and Hippocampal Resting-State Functional Connectivity in Youth with 22q11.2 Deletions. </w:t>
      </w:r>
      <w:r w:rsidRPr="00527ECF">
        <w:rPr>
          <w:i/>
          <w:iCs/>
        </w:rPr>
        <w:t>J Neurosci Off J Soc Neurosci</w:t>
      </w:r>
      <w:r w:rsidRPr="00527ECF">
        <w:t xml:space="preserve"> 39: 1301–1319.</w:t>
      </w:r>
    </w:p>
    <w:p w14:paraId="503AB1A5" w14:textId="77777777" w:rsidR="00C5200E" w:rsidRPr="00527ECF" w:rsidRDefault="00C5200E" w:rsidP="00C5200E">
      <w:pPr>
        <w:pStyle w:val="Bibliography"/>
      </w:pPr>
      <w:r w:rsidRPr="00527ECF">
        <w:t xml:space="preserve">15. Chun S, Westmoreland JJ, Bayazitov IT, Eddins D, Pani AK, Smeyne RJ, </w:t>
      </w:r>
      <w:r w:rsidRPr="00527ECF">
        <w:rPr>
          <w:i/>
          <w:iCs/>
        </w:rPr>
        <w:t>et al.</w:t>
      </w:r>
      <w:r w:rsidRPr="00527ECF">
        <w:t xml:space="preserve"> (2014): Specific disruption of thalamic inputs to the auditory cortex in schizophrenia models. </w:t>
      </w:r>
      <w:r w:rsidRPr="00527ECF">
        <w:rPr>
          <w:i/>
          <w:iCs/>
        </w:rPr>
        <w:t>Science</w:t>
      </w:r>
      <w:r w:rsidRPr="00527ECF">
        <w:t xml:space="preserve"> 344: 1178–1182.</w:t>
      </w:r>
    </w:p>
    <w:p w14:paraId="76BDF8AE" w14:textId="77777777" w:rsidR="00C5200E" w:rsidRPr="00527ECF" w:rsidRDefault="00C5200E" w:rsidP="00C5200E">
      <w:pPr>
        <w:pStyle w:val="Bibliography"/>
      </w:pPr>
      <w:r w:rsidRPr="00527ECF">
        <w:t xml:space="preserve">16. Chun S, Du F, Westmoreland JJ, Han SB, Wang Y-D, Eddins D, </w:t>
      </w:r>
      <w:r w:rsidRPr="00527ECF">
        <w:rPr>
          <w:i/>
          <w:iCs/>
        </w:rPr>
        <w:t>et al.</w:t>
      </w:r>
      <w:r w:rsidRPr="00527ECF">
        <w:t xml:space="preserve"> (2017): Thalamic miR-338-3p mediates auditory thalamocortical disruption and its late onset in models of 22q11.2 microdeletion. </w:t>
      </w:r>
      <w:r w:rsidRPr="00527ECF">
        <w:rPr>
          <w:i/>
          <w:iCs/>
        </w:rPr>
        <w:t>Nat Med</w:t>
      </w:r>
      <w:r w:rsidRPr="00527ECF">
        <w:t xml:space="preserve"> 23: 39–48.</w:t>
      </w:r>
    </w:p>
    <w:p w14:paraId="70FA2112" w14:textId="77777777" w:rsidR="00C5200E" w:rsidRPr="00527ECF" w:rsidRDefault="00C5200E" w:rsidP="00C5200E">
      <w:pPr>
        <w:pStyle w:val="Bibliography"/>
      </w:pPr>
      <w:r w:rsidRPr="00527ECF">
        <w:t xml:space="preserve">17. Woodward ND, Giraldo-Chica M, Rogers B, Cascio CJ (2017): Thalamocortical Dysconnectivity in Autism Spectrum Disorder: An Analysis of the Autism Brain Imaging Data Exchange. </w:t>
      </w:r>
      <w:r w:rsidRPr="00527ECF">
        <w:rPr>
          <w:i/>
          <w:iCs/>
        </w:rPr>
        <w:t>Biol Psychiatry Cogn Neurosci Neuroimaging</w:t>
      </w:r>
      <w:r w:rsidRPr="00527ECF">
        <w:t xml:space="preserve"> 2: 76–84.</w:t>
      </w:r>
    </w:p>
    <w:p w14:paraId="46D3A51A" w14:textId="77777777" w:rsidR="00C5200E" w:rsidRPr="00527ECF" w:rsidRDefault="00C5200E" w:rsidP="00C5200E">
      <w:pPr>
        <w:pStyle w:val="Bibliography"/>
      </w:pPr>
      <w:r w:rsidRPr="00527ECF">
        <w:t xml:space="preserve">18. Cerliani L, Mennes M, Thomas RM, Di Martino A, Thioux M, Keysers C (2015): Increased Functional Connectivity Between Subcortical and Cortical Resting-State Networks in Autism Spectrum Disorder. </w:t>
      </w:r>
      <w:r w:rsidRPr="00527ECF">
        <w:rPr>
          <w:i/>
          <w:iCs/>
        </w:rPr>
        <w:t>JAMA Psychiatry</w:t>
      </w:r>
      <w:r w:rsidRPr="00527ECF">
        <w:t xml:space="preserve"> 72: 767–777.</w:t>
      </w:r>
    </w:p>
    <w:p w14:paraId="4071B023" w14:textId="77777777" w:rsidR="00C5200E" w:rsidRPr="00527ECF" w:rsidRDefault="00C5200E" w:rsidP="00C5200E">
      <w:pPr>
        <w:pStyle w:val="Bibliography"/>
      </w:pPr>
      <w:r w:rsidRPr="00527ECF">
        <w:t xml:space="preserve">19. Nair A, Carper RA, Abbott AE, Chen CP, Solders S, Nakutin S, </w:t>
      </w:r>
      <w:r w:rsidRPr="00527ECF">
        <w:rPr>
          <w:i/>
          <w:iCs/>
        </w:rPr>
        <w:t>et al.</w:t>
      </w:r>
      <w:r w:rsidRPr="00527ECF">
        <w:t xml:space="preserve"> (2015): Regional specificity of aberrant thalamocortical connectivity in autism. </w:t>
      </w:r>
      <w:r w:rsidRPr="00527ECF">
        <w:rPr>
          <w:i/>
          <w:iCs/>
        </w:rPr>
        <w:t>Hum Brain Mapp</w:t>
      </w:r>
      <w:r w:rsidRPr="00527ECF">
        <w:t xml:space="preserve"> 36: 4497–4511.</w:t>
      </w:r>
    </w:p>
    <w:p w14:paraId="647EF273" w14:textId="77777777" w:rsidR="00C5200E" w:rsidRPr="00527ECF" w:rsidRDefault="00C5200E" w:rsidP="00C5200E">
      <w:pPr>
        <w:pStyle w:val="Bibliography"/>
      </w:pPr>
      <w:r w:rsidRPr="00527ECF">
        <w:lastRenderedPageBreak/>
        <w:t xml:space="preserve">20. Chen H, Uddin LQ, Zhang Y, Duan X, Chen H (2016): Atypical effective connectivity of thalamo-cortical circuits in autism spectrum disorder. </w:t>
      </w:r>
      <w:r w:rsidRPr="00527ECF">
        <w:rPr>
          <w:i/>
          <w:iCs/>
        </w:rPr>
        <w:t>Autism Res</w:t>
      </w:r>
      <w:r w:rsidRPr="00527ECF">
        <w:t xml:space="preserve"> 9: 1183–1190.</w:t>
      </w:r>
    </w:p>
    <w:p w14:paraId="75280768" w14:textId="77777777" w:rsidR="00C5200E" w:rsidRPr="00527ECF" w:rsidRDefault="00C5200E" w:rsidP="00C5200E">
      <w:pPr>
        <w:pStyle w:val="Bibliography"/>
      </w:pPr>
      <w:r w:rsidRPr="00527ECF">
        <w:t xml:space="preserve">21. Moreau CA, Harvey A, Kumar K, Huguet G, Urchs SGW, Douard EA, </w:t>
      </w:r>
      <w:r w:rsidRPr="00527ECF">
        <w:rPr>
          <w:i/>
          <w:iCs/>
        </w:rPr>
        <w:t>et al.</w:t>
      </w:r>
      <w:r w:rsidRPr="00527ECF">
        <w:t xml:space="preserve"> (2023): Genetic Heterogeneity Shapes Brain Connectivity in Psychiatry. </w:t>
      </w:r>
      <w:r w:rsidRPr="00527ECF">
        <w:rPr>
          <w:i/>
          <w:iCs/>
        </w:rPr>
        <w:t>Biol Psychiatry</w:t>
      </w:r>
      <w:r w:rsidRPr="00527ECF">
        <w:t xml:space="preserve"> 93: 45–58.</w:t>
      </w:r>
    </w:p>
    <w:p w14:paraId="1BB1149F" w14:textId="77777777" w:rsidR="00C5200E" w:rsidRPr="00527ECF" w:rsidRDefault="00C5200E" w:rsidP="00C5200E">
      <w:pPr>
        <w:pStyle w:val="Bibliography"/>
      </w:pPr>
      <w:r w:rsidRPr="00527ECF">
        <w:t xml:space="preserve">22. Moreau CA, Kumar K, Harvey A, Huguet G, Urchs SGW, Schultz LM, </w:t>
      </w:r>
      <w:r w:rsidRPr="00527ECF">
        <w:rPr>
          <w:i/>
          <w:iCs/>
        </w:rPr>
        <w:t>et al.</w:t>
      </w:r>
      <w:r w:rsidRPr="00527ECF">
        <w:t xml:space="preserve"> (2023): Brain functional connectivity mirrors genetic pleiotropy in psychiatric conditions. </w:t>
      </w:r>
      <w:r w:rsidRPr="00527ECF">
        <w:rPr>
          <w:i/>
          <w:iCs/>
        </w:rPr>
        <w:t>Brain</w:t>
      </w:r>
      <w:r w:rsidRPr="00527ECF">
        <w:t xml:space="preserve"> 146: 1686–1696.</w:t>
      </w:r>
    </w:p>
    <w:p w14:paraId="7370EAB4" w14:textId="77777777" w:rsidR="00C5200E" w:rsidRPr="00527ECF" w:rsidRDefault="00C5200E" w:rsidP="00C5200E">
      <w:pPr>
        <w:pStyle w:val="Bibliography"/>
      </w:pPr>
      <w:r w:rsidRPr="00527ECF">
        <w:t xml:space="preserve">23. Jones EG (2012): </w:t>
      </w:r>
      <w:r w:rsidRPr="00527ECF">
        <w:rPr>
          <w:i/>
          <w:iCs/>
        </w:rPr>
        <w:t>The Thalamus</w:t>
      </w:r>
      <w:r w:rsidRPr="00527ECF">
        <w:t>. Springer Science &amp; Business Media.</w:t>
      </w:r>
    </w:p>
    <w:p w14:paraId="4DE8FE84" w14:textId="77777777" w:rsidR="00C5200E" w:rsidRPr="00527ECF" w:rsidRDefault="00C5200E" w:rsidP="00C5200E">
      <w:pPr>
        <w:pStyle w:val="Bibliography"/>
      </w:pPr>
      <w:r w:rsidRPr="00527ECF">
        <w:t xml:space="preserve">24. Yuan R, Di X, Taylor PA, Gohel S, Tsai Y-H, Biswal BB (2016): Functional topography of the thalamocortical system in human. </w:t>
      </w:r>
      <w:r w:rsidRPr="00527ECF">
        <w:rPr>
          <w:i/>
          <w:iCs/>
        </w:rPr>
        <w:t>Brain Struct Funct</w:t>
      </w:r>
      <w:r w:rsidRPr="00527ECF">
        <w:t xml:space="preserve"> 221: 1971–1984.</w:t>
      </w:r>
    </w:p>
    <w:p w14:paraId="7E78E2FE" w14:textId="77777777" w:rsidR="00C5200E" w:rsidRPr="00527ECF" w:rsidRDefault="00C5200E" w:rsidP="00C5200E">
      <w:pPr>
        <w:pStyle w:val="Bibliography"/>
      </w:pPr>
      <w:r w:rsidRPr="00527ECF">
        <w:t xml:space="preserve">25. Shine JM, Lewis LD, Garrett DD, Hwang K (2023): The impact of the human thalamus on brain-wide information processing. </w:t>
      </w:r>
      <w:r w:rsidRPr="00527ECF">
        <w:rPr>
          <w:i/>
          <w:iCs/>
        </w:rPr>
        <w:t>Nat Rev Neurosci</w:t>
      </w:r>
      <w:r w:rsidRPr="00527ECF">
        <w:t xml:space="preserve"> 1–15.</w:t>
      </w:r>
    </w:p>
    <w:p w14:paraId="7EA930B1" w14:textId="77777777" w:rsidR="00C5200E" w:rsidRPr="00527ECF" w:rsidRDefault="00C5200E" w:rsidP="00C5200E">
      <w:pPr>
        <w:pStyle w:val="Bibliography"/>
      </w:pPr>
      <w:r w:rsidRPr="00527ECF">
        <w:t xml:space="preserve">26. Alcauter S, Lin W, Smith JK, Short SJ, Goldman BD, Reznick JS, </w:t>
      </w:r>
      <w:r w:rsidRPr="00527ECF">
        <w:rPr>
          <w:i/>
          <w:iCs/>
        </w:rPr>
        <w:t>et al.</w:t>
      </w:r>
      <w:r w:rsidRPr="00527ECF">
        <w:t xml:space="preserve"> (2014): Development of Thalamocortical Connectivity during Infancy and Its Cognitive Correlations. </w:t>
      </w:r>
      <w:r w:rsidRPr="00527ECF">
        <w:rPr>
          <w:i/>
          <w:iCs/>
        </w:rPr>
        <w:t>J Neurosci</w:t>
      </w:r>
      <w:r w:rsidRPr="00527ECF">
        <w:t xml:space="preserve"> 34: 9067–9075.</w:t>
      </w:r>
    </w:p>
    <w:p w14:paraId="3BBDF169" w14:textId="77777777" w:rsidR="00C5200E" w:rsidRPr="00527ECF" w:rsidRDefault="00C5200E" w:rsidP="00C5200E">
      <w:pPr>
        <w:pStyle w:val="Bibliography"/>
      </w:pPr>
      <w:r w:rsidRPr="00527ECF">
        <w:t xml:space="preserve">27. Huang AS, Rogers BP, Sheffield JM, Vandekar S, Anticevic A, Woodward ND (2021): Characterizing effects of age, sex and psychosis symptoms on thalamocortical functional connectivity in youth. </w:t>
      </w:r>
      <w:r w:rsidRPr="00527ECF">
        <w:rPr>
          <w:i/>
          <w:iCs/>
        </w:rPr>
        <w:t>NeuroImage</w:t>
      </w:r>
      <w:r w:rsidRPr="00527ECF">
        <w:t xml:space="preserve"> 243: 118562.</w:t>
      </w:r>
    </w:p>
    <w:p w14:paraId="00E30D69" w14:textId="77777777" w:rsidR="00C5200E" w:rsidRPr="00527ECF" w:rsidRDefault="00C5200E" w:rsidP="00C5200E">
      <w:pPr>
        <w:pStyle w:val="Bibliography"/>
      </w:pPr>
      <w:r w:rsidRPr="00527ECF">
        <w:t xml:space="preserve">28. Steiner L, Federspiel A, Slavova N, Wiest R, Grunt S, Steinlin M, Everts R (2020): Functional topography of the thalamo-cortical system during development and its relation to cognition. </w:t>
      </w:r>
      <w:r w:rsidRPr="00527ECF">
        <w:rPr>
          <w:i/>
          <w:iCs/>
        </w:rPr>
        <w:t>NeuroImage</w:t>
      </w:r>
      <w:r w:rsidRPr="00527ECF">
        <w:t xml:space="preserve"> 223: 117361.</w:t>
      </w:r>
    </w:p>
    <w:p w14:paraId="21861477" w14:textId="77777777" w:rsidR="00C5200E" w:rsidRPr="00527ECF" w:rsidRDefault="00C5200E" w:rsidP="00C5200E">
      <w:pPr>
        <w:pStyle w:val="Bibliography"/>
      </w:pPr>
      <w:r w:rsidRPr="00527ECF">
        <w:t xml:space="preserve">29. Benoit LJ, Canetta S, Kellendonk C (2022): Thalamocortical Development: A Neurodevelopmental Framework for Schizophrenia. </w:t>
      </w:r>
      <w:r w:rsidRPr="00527ECF">
        <w:rPr>
          <w:i/>
          <w:iCs/>
        </w:rPr>
        <w:t>Biol Psychiatry</w:t>
      </w:r>
      <w:r w:rsidRPr="00527ECF">
        <w:t xml:space="preserve"> 92: 491–500.</w:t>
      </w:r>
    </w:p>
    <w:p w14:paraId="2FCBF03A" w14:textId="77777777" w:rsidR="00C5200E" w:rsidRPr="00527ECF" w:rsidRDefault="00C5200E" w:rsidP="00C5200E">
      <w:pPr>
        <w:pStyle w:val="Bibliography"/>
      </w:pPr>
      <w:r w:rsidRPr="00527ECF">
        <w:t xml:space="preserve">30. Mancini V, Zöller D, Schneider M, Schaer M, Eliez S (2020): Abnormal Development and Dysconnectivity of Distinct Thalamic Nuclei in Patients With 22q11.2 Deletion Syndrome </w:t>
      </w:r>
      <w:r w:rsidRPr="00527ECF">
        <w:lastRenderedPageBreak/>
        <w:t xml:space="preserve">Experiencing Auditory Hallucinations. </w:t>
      </w:r>
      <w:r w:rsidRPr="00527ECF">
        <w:rPr>
          <w:i/>
          <w:iCs/>
        </w:rPr>
        <w:t>Biol Psychiatry Cogn Neurosci Neuroimaging</w:t>
      </w:r>
      <w:r w:rsidRPr="00527ECF">
        <w:t xml:space="preserve"> 5: 875–890.</w:t>
      </w:r>
    </w:p>
    <w:p w14:paraId="3DCB9BA1" w14:textId="77777777" w:rsidR="00C5200E" w:rsidRPr="00527ECF" w:rsidRDefault="00C5200E" w:rsidP="00C5200E">
      <w:pPr>
        <w:pStyle w:val="Bibliography"/>
      </w:pPr>
      <w:r w:rsidRPr="00527ECF">
        <w:t xml:space="preserve">31. Power JD, Barnes KA, Snyder AZ, Schlaggar BL, Petersen SE (2012): Spurious but systematic correlations in functional connectivity MRI networks arise from subject motion. </w:t>
      </w:r>
      <w:r w:rsidRPr="00527ECF">
        <w:rPr>
          <w:i/>
          <w:iCs/>
        </w:rPr>
        <w:t>Neuroimage</w:t>
      </w:r>
      <w:r w:rsidRPr="00527ECF">
        <w:t xml:space="preserve"> 59: 2142–2154.</w:t>
      </w:r>
    </w:p>
    <w:p w14:paraId="471E344F" w14:textId="77777777" w:rsidR="00C5200E" w:rsidRPr="00527ECF" w:rsidRDefault="00C5200E" w:rsidP="00C5200E">
      <w:pPr>
        <w:pStyle w:val="Bibliography"/>
      </w:pPr>
      <w:r w:rsidRPr="00527ECF">
        <w:t xml:space="preserve">32. Ji JL, Demšar J, Fonteneau C, Tamayo Z, Pan L, Kraljič A, </w:t>
      </w:r>
      <w:r w:rsidRPr="00527ECF">
        <w:rPr>
          <w:i/>
          <w:iCs/>
        </w:rPr>
        <w:t>et al.</w:t>
      </w:r>
      <w:r w:rsidRPr="00527ECF">
        <w:t xml:space="preserve"> (2022, October 2): QuNex – An Integrative Platform for Reproducible Neuroimaging Analytics. bioRxiv, p 2022.06.03.494750.</w:t>
      </w:r>
    </w:p>
    <w:p w14:paraId="6CC9A180" w14:textId="77777777" w:rsidR="00C5200E" w:rsidRPr="00527ECF" w:rsidRDefault="00C5200E" w:rsidP="00C5200E">
      <w:pPr>
        <w:pStyle w:val="Bibliography"/>
      </w:pPr>
      <w:r w:rsidRPr="00527ECF">
        <w:t xml:space="preserve">33. Glasser MF, Sotiropoulos SN, Wilson JA, Coalson TS, Fischl B, Andersson JL, </w:t>
      </w:r>
      <w:r w:rsidRPr="00527ECF">
        <w:rPr>
          <w:i/>
          <w:iCs/>
        </w:rPr>
        <w:t>et al.</w:t>
      </w:r>
      <w:r w:rsidRPr="00527ECF">
        <w:t xml:space="preserve"> (2013): The Minimal Preprocessing Pipelines for the Human Connectome Project. </w:t>
      </w:r>
      <w:r w:rsidRPr="00527ECF">
        <w:rPr>
          <w:i/>
          <w:iCs/>
        </w:rPr>
        <w:t>NeuroImage</w:t>
      </w:r>
      <w:r w:rsidRPr="00527ECF">
        <w:t xml:space="preserve"> 80: 105–124.</w:t>
      </w:r>
    </w:p>
    <w:p w14:paraId="0E458D6F" w14:textId="77777777" w:rsidR="00C5200E" w:rsidRPr="00527ECF" w:rsidRDefault="00C5200E" w:rsidP="00C5200E">
      <w:pPr>
        <w:pStyle w:val="Bibliography"/>
      </w:pPr>
      <w:r w:rsidRPr="00527ECF">
        <w:t xml:space="preserve">34. Power JD, Plitt M, Laumann TO, Martin A (2017): Sources and implications of whole-brain fMRI signals in humans. </w:t>
      </w:r>
      <w:r w:rsidRPr="00527ECF">
        <w:rPr>
          <w:i/>
          <w:iCs/>
        </w:rPr>
        <w:t>NeuroImage</w:t>
      </w:r>
      <w:r w:rsidRPr="00527ECF">
        <w:t xml:space="preserve"> 146: 609–625.</w:t>
      </w:r>
    </w:p>
    <w:p w14:paraId="1D4F9E63" w14:textId="77777777" w:rsidR="00C5200E" w:rsidRPr="00527ECF" w:rsidRDefault="00C5200E" w:rsidP="00C5200E">
      <w:pPr>
        <w:pStyle w:val="Bibliography"/>
      </w:pPr>
      <w:r w:rsidRPr="00527ECF">
        <w:t xml:space="preserve">35. Ji JL, Spronk M, Kulkarni K, Repovš G, Anticevic A, Cole MW (2019): Mapping the human brain’s cortical-subcortical functional network organization. </w:t>
      </w:r>
      <w:r w:rsidRPr="00527ECF">
        <w:rPr>
          <w:i/>
          <w:iCs/>
        </w:rPr>
        <w:t>NeuroImage</w:t>
      </w:r>
      <w:r w:rsidRPr="00527ECF">
        <w:t xml:space="preserve"> 185: 35–57.</w:t>
      </w:r>
    </w:p>
    <w:p w14:paraId="127C053F" w14:textId="77777777" w:rsidR="00C5200E" w:rsidRPr="00527ECF" w:rsidRDefault="00C5200E" w:rsidP="00C5200E">
      <w:pPr>
        <w:pStyle w:val="Bibliography"/>
      </w:pPr>
      <w:r w:rsidRPr="00527ECF">
        <w:t xml:space="preserve">36. Beer JC, Tustison NJ, Cook PA, Davatzikos C, Sheline YI, Shinohara RT, Linn KA (2020): Longitudinal ComBat: A method for harmonizing longitudinal multi-scanner imaging data. </w:t>
      </w:r>
      <w:r w:rsidRPr="00527ECF">
        <w:rPr>
          <w:i/>
          <w:iCs/>
        </w:rPr>
        <w:t>NeuroImage</w:t>
      </w:r>
      <w:r w:rsidRPr="00527ECF">
        <w:t xml:space="preserve"> 220: 117129.</w:t>
      </w:r>
    </w:p>
    <w:p w14:paraId="3AE20E17" w14:textId="77777777" w:rsidR="00C5200E" w:rsidRPr="00527ECF" w:rsidRDefault="00C5200E" w:rsidP="00C5200E">
      <w:pPr>
        <w:pStyle w:val="Bibliography"/>
      </w:pPr>
      <w:r w:rsidRPr="00527ECF">
        <w:t xml:space="preserve">37. Johnson WE, Li C, Rabinovic A (2007): Adjusting batch effects in microarray expression data using empirical Bayes methods. </w:t>
      </w:r>
      <w:r w:rsidRPr="00527ECF">
        <w:rPr>
          <w:i/>
          <w:iCs/>
        </w:rPr>
        <w:t>Biostatistics</w:t>
      </w:r>
      <w:r w:rsidRPr="00527ECF">
        <w:t xml:space="preserve"> 8: 118–127.</w:t>
      </w:r>
    </w:p>
    <w:p w14:paraId="0D4357C8" w14:textId="77777777" w:rsidR="00C5200E" w:rsidRPr="00527ECF" w:rsidRDefault="00C5200E" w:rsidP="00C5200E">
      <w:pPr>
        <w:pStyle w:val="Bibliography"/>
      </w:pPr>
      <w:r w:rsidRPr="00527ECF">
        <w:t xml:space="preserve">38. Jalbrzikowski M, Lin A, Vajdi A, Grigoryan V, Kushan L, Ching CRK, </w:t>
      </w:r>
      <w:r w:rsidRPr="00527ECF">
        <w:rPr>
          <w:i/>
          <w:iCs/>
        </w:rPr>
        <w:t>et al.</w:t>
      </w:r>
      <w:r w:rsidRPr="00527ECF">
        <w:t xml:space="preserve"> (2022): Longitudinal trajectories of cortical development in 22q11.2 copy number variants and typically developing controls. </w:t>
      </w:r>
      <w:r w:rsidRPr="00527ECF">
        <w:rPr>
          <w:i/>
          <w:iCs/>
        </w:rPr>
        <w:t>Mol Psychiatry</w:t>
      </w:r>
      <w:r w:rsidRPr="00527ECF">
        <w:t xml:space="preserve"> 27: 4181–4190.</w:t>
      </w:r>
    </w:p>
    <w:p w14:paraId="6B8B5BCF" w14:textId="77777777" w:rsidR="00C5200E" w:rsidRPr="00527ECF" w:rsidRDefault="00C5200E" w:rsidP="00C5200E">
      <w:pPr>
        <w:pStyle w:val="Bibliography"/>
      </w:pPr>
      <w:r w:rsidRPr="00527ECF">
        <w:t xml:space="preserve">39. Hastie TJ (1992): Generalized Additive Models. </w:t>
      </w:r>
      <w:r w:rsidRPr="00527ECF">
        <w:rPr>
          <w:i/>
          <w:iCs/>
        </w:rPr>
        <w:t>Statistical Models in S</w:t>
      </w:r>
      <w:r w:rsidRPr="00527ECF">
        <w:t>. Routledge.</w:t>
      </w:r>
    </w:p>
    <w:p w14:paraId="5C4E1154" w14:textId="77777777" w:rsidR="00C5200E" w:rsidRPr="00527ECF" w:rsidRDefault="00C5200E" w:rsidP="00C5200E">
      <w:pPr>
        <w:pStyle w:val="Bibliography"/>
      </w:pPr>
      <w:r w:rsidRPr="00527ECF">
        <w:t xml:space="preserve">40. Wood SN (2004): Stable and Efficient Multiple Smoothing Parameter Estimation for Generalized Additive Models. </w:t>
      </w:r>
      <w:r w:rsidRPr="00527ECF">
        <w:rPr>
          <w:i/>
          <w:iCs/>
        </w:rPr>
        <w:t>J Am Stat Assoc</w:t>
      </w:r>
      <w:r w:rsidRPr="00527ECF">
        <w:t xml:space="preserve"> 99: 673–686.</w:t>
      </w:r>
    </w:p>
    <w:p w14:paraId="39FBAA8B" w14:textId="77777777" w:rsidR="00C5200E" w:rsidRPr="00527ECF" w:rsidRDefault="00C5200E" w:rsidP="00C5200E">
      <w:pPr>
        <w:pStyle w:val="Bibliography"/>
      </w:pPr>
      <w:r w:rsidRPr="00527ECF">
        <w:lastRenderedPageBreak/>
        <w:t xml:space="preserve">41. Wood SN (2011): Fast stable restricted maximum likelihood and marginal likelihood estimation of semiparametric generalized linear models. </w:t>
      </w:r>
      <w:r w:rsidRPr="00527ECF">
        <w:rPr>
          <w:i/>
          <w:iCs/>
        </w:rPr>
        <w:t>J R Stat Soc Ser B Stat Methodol</w:t>
      </w:r>
      <w:r w:rsidRPr="00527ECF">
        <w:t xml:space="preserve"> 73: 3–36.</w:t>
      </w:r>
    </w:p>
    <w:p w14:paraId="06CA66F9" w14:textId="77777777" w:rsidR="00C5200E" w:rsidRPr="00527ECF" w:rsidRDefault="00C5200E" w:rsidP="00C5200E">
      <w:pPr>
        <w:pStyle w:val="Bibliography"/>
      </w:pPr>
      <w:r w:rsidRPr="00527ECF">
        <w:t xml:space="preserve">42. Benjamini Y, Hochberg Y (1995): Controlling the False Discovery Rate: A Practical and Powerful Approach to Multiple Testing. </w:t>
      </w:r>
      <w:r w:rsidRPr="00527ECF">
        <w:rPr>
          <w:i/>
          <w:iCs/>
        </w:rPr>
        <w:t>J R Stat Soc Ser B Methodol</w:t>
      </w:r>
      <w:r w:rsidRPr="00527ECF">
        <w:t xml:space="preserve"> 57: 289–300.</w:t>
      </w:r>
    </w:p>
    <w:p w14:paraId="1DDD1515" w14:textId="77777777" w:rsidR="00C5200E" w:rsidRPr="00527ECF" w:rsidRDefault="00C5200E" w:rsidP="00C5200E">
      <w:pPr>
        <w:pStyle w:val="Bibliography"/>
      </w:pPr>
      <w:r w:rsidRPr="00527ECF">
        <w:t xml:space="preserve">43. Fair DA, Bathula D, Mills KL, Dias TGC, Blythe MS, Zhang D, </w:t>
      </w:r>
      <w:r w:rsidRPr="00527ECF">
        <w:rPr>
          <w:i/>
          <w:iCs/>
        </w:rPr>
        <w:t>et al.</w:t>
      </w:r>
      <w:r w:rsidRPr="00527ECF">
        <w:t xml:space="preserve"> (2010): Maturing Thalamocortical Functional Connectivity Across Development. </w:t>
      </w:r>
      <w:r w:rsidRPr="00527ECF">
        <w:rPr>
          <w:i/>
          <w:iCs/>
        </w:rPr>
        <w:t>Front Syst Neurosci</w:t>
      </w:r>
      <w:r w:rsidRPr="00527ECF">
        <w:t xml:space="preserve"> 4: 10.</w:t>
      </w:r>
    </w:p>
    <w:p w14:paraId="457E8A10" w14:textId="77777777" w:rsidR="00C5200E" w:rsidRPr="00527ECF" w:rsidRDefault="00C5200E" w:rsidP="00C5200E">
      <w:pPr>
        <w:pStyle w:val="Bibliography"/>
      </w:pPr>
      <w:r w:rsidRPr="00527ECF">
        <w:t xml:space="preserve">44. Sønderby IE, Ching CRK, Thomopoulos SI, van der Meer D, Sun D, Villalon-Reina JE, </w:t>
      </w:r>
      <w:r w:rsidRPr="00527ECF">
        <w:rPr>
          <w:i/>
          <w:iCs/>
        </w:rPr>
        <w:t>et al.</w:t>
      </w:r>
      <w:r w:rsidRPr="00527ECF">
        <w:t xml:space="preserve"> (2022): Effects of copy number variations on brain structure and risk for psychiatric illness: Large-scale studies from the ENIGMA working groups on CNVs. </w:t>
      </w:r>
      <w:r w:rsidRPr="00527ECF">
        <w:rPr>
          <w:i/>
          <w:iCs/>
        </w:rPr>
        <w:t>Hum Brain Mapp</w:t>
      </w:r>
      <w:r w:rsidRPr="00527ECF">
        <w:t xml:space="preserve"> 43: 300–328.</w:t>
      </w:r>
    </w:p>
    <w:p w14:paraId="228373F0" w14:textId="77777777" w:rsidR="00C5200E" w:rsidRPr="00527ECF" w:rsidRDefault="00C5200E" w:rsidP="00C5200E">
      <w:pPr>
        <w:pStyle w:val="Bibliography"/>
      </w:pPr>
      <w:r w:rsidRPr="00527ECF">
        <w:t xml:space="preserve">45. Marek S, Tervo-Clemmens B, Calabro FJ, Montez DF, Kay BP, Hatoum AS, </w:t>
      </w:r>
      <w:r w:rsidRPr="00527ECF">
        <w:rPr>
          <w:i/>
          <w:iCs/>
        </w:rPr>
        <w:t>et al.</w:t>
      </w:r>
      <w:r w:rsidRPr="00527ECF">
        <w:t xml:space="preserve"> (2022): Reproducible brain-wide association studies require thousands of individuals [no. 7902]. </w:t>
      </w:r>
      <w:r w:rsidRPr="00527ECF">
        <w:rPr>
          <w:i/>
          <w:iCs/>
        </w:rPr>
        <w:t>Nature</w:t>
      </w:r>
      <w:r w:rsidRPr="00527ECF">
        <w:t xml:space="preserve"> 603: 654–660.</w:t>
      </w:r>
    </w:p>
    <w:p w14:paraId="280375C9" w14:textId="77777777" w:rsidR="00C5200E" w:rsidRPr="00527ECF" w:rsidRDefault="00C5200E" w:rsidP="00C5200E">
      <w:pPr>
        <w:pStyle w:val="Bibliography"/>
      </w:pPr>
      <w:r w:rsidRPr="00527ECF">
        <w:t xml:space="preserve">46. Power JD, Schlaggar BL, Petersen SE (2015): Recent progress and outstanding issues in motion correction in resting state fMRI. </w:t>
      </w:r>
      <w:r w:rsidRPr="00527ECF">
        <w:rPr>
          <w:i/>
          <w:iCs/>
        </w:rPr>
        <w:t>NeuroImage</w:t>
      </w:r>
      <w:r w:rsidRPr="00527ECF">
        <w:t xml:space="preserve"> 0: 536–551.</w:t>
      </w:r>
    </w:p>
    <w:p w14:paraId="27CA7152" w14:textId="77777777" w:rsidR="00C5200E" w:rsidRPr="00527ECF" w:rsidRDefault="00C5200E" w:rsidP="00C5200E">
      <w:pPr>
        <w:pStyle w:val="Bibliography"/>
      </w:pPr>
      <w:r w:rsidRPr="00527ECF">
        <w:t xml:space="preserve">47. Manoach DS, Pan JQ, Purcell SM, Stickgold R (2016): Reduced Sleep Spindles in Schizophrenia: A Treatable Endophenotype That Links Risk Genes to Impaired Cognition? </w:t>
      </w:r>
      <w:r w:rsidRPr="00527ECF">
        <w:rPr>
          <w:i/>
          <w:iCs/>
        </w:rPr>
        <w:t>Biol Psychiatry</w:t>
      </w:r>
      <w:r w:rsidRPr="00527ECF">
        <w:t xml:space="preserve"> 80: 599–608.</w:t>
      </w:r>
    </w:p>
    <w:p w14:paraId="1C6A0D57" w14:textId="77777777" w:rsidR="00C5200E" w:rsidRPr="00527ECF" w:rsidRDefault="00C5200E" w:rsidP="00C5200E">
      <w:pPr>
        <w:pStyle w:val="Bibliography"/>
      </w:pPr>
      <w:r w:rsidRPr="00527ECF">
        <w:t xml:space="preserve">48. Ghandour RM, Sherman LJ, Vladutiu CJ, Ali MM, Lynch SE, Bitsko RH, Blumberg SJ (2019): Prevalence and Treatment of Depression, Anxiety, and Conduct Problems in US Children. </w:t>
      </w:r>
      <w:r w:rsidRPr="00527ECF">
        <w:rPr>
          <w:i/>
          <w:iCs/>
        </w:rPr>
        <w:t>J Pediatr</w:t>
      </w:r>
      <w:r w:rsidRPr="00527ECF">
        <w:t xml:space="preserve"> 206: 256-267.e3.</w:t>
      </w:r>
    </w:p>
    <w:p w14:paraId="2B8E7F13" w14:textId="77777777" w:rsidR="00C5200E" w:rsidRPr="00527ECF" w:rsidRDefault="00C5200E" w:rsidP="00C5200E">
      <w:pPr>
        <w:pStyle w:val="Bibliography"/>
      </w:pPr>
      <w:r w:rsidRPr="00527ECF">
        <w:t xml:space="preserve">49. Sayal K, Prasad V, Daley D, Ford T, Coghill D (2018): ADHD in children and young people: prevalence, care pathways, and service provision. </w:t>
      </w:r>
      <w:r w:rsidRPr="00527ECF">
        <w:rPr>
          <w:i/>
          <w:iCs/>
        </w:rPr>
        <w:t>Lancet Psychiatry</w:t>
      </w:r>
      <w:r w:rsidRPr="00527ECF">
        <w:t xml:space="preserve"> 5: 175–186.</w:t>
      </w:r>
    </w:p>
    <w:p w14:paraId="14ADC5C9" w14:textId="77777777" w:rsidR="00C5200E" w:rsidRPr="00527ECF" w:rsidRDefault="00C5200E" w:rsidP="00C5200E">
      <w:pPr>
        <w:pStyle w:val="Bibliography"/>
      </w:pPr>
      <w:r w:rsidRPr="00527ECF">
        <w:lastRenderedPageBreak/>
        <w:t xml:space="preserve">50. Thapar A, Collishaw S, Pine DS, Thapar AK (2012): Depression in adolescence. </w:t>
      </w:r>
      <w:r w:rsidRPr="00527ECF">
        <w:rPr>
          <w:i/>
          <w:iCs/>
        </w:rPr>
        <w:t>The Lancet</w:t>
      </w:r>
      <w:r w:rsidRPr="00527ECF">
        <w:t xml:space="preserve"> 379: 1056–1067.</w:t>
      </w:r>
    </w:p>
    <w:p w14:paraId="6989673D" w14:textId="77777777" w:rsidR="00C5200E" w:rsidRPr="00527ECF" w:rsidRDefault="00C5200E" w:rsidP="00C5200E">
      <w:pPr>
        <w:pStyle w:val="Bibliography"/>
      </w:pPr>
      <w:r w:rsidRPr="00527ECF">
        <w:t xml:space="preserve">51. First MB, Gibbon M (2004): The Structured Clinical Interview for DSM-IV Axis I Disorders (SCID-I) and the Structured Clinical Interview for DSM-IV Axis II Disorders (SCID-II). </w:t>
      </w:r>
      <w:r w:rsidRPr="00527ECF">
        <w:rPr>
          <w:i/>
          <w:iCs/>
        </w:rPr>
        <w:t>Comprehensive Handbook of Psychological Assessment, Vol. 2: Personality Assessment</w:t>
      </w:r>
      <w:r w:rsidRPr="00527ECF">
        <w:t>. Hoboken, NJ, US: John Wiley &amp; Sons, Inc., pp 134–143.</w:t>
      </w:r>
    </w:p>
    <w:p w14:paraId="574A8A57" w14:textId="77777777" w:rsidR="00C5200E" w:rsidRPr="00527ECF" w:rsidRDefault="00C5200E" w:rsidP="00C5200E">
      <w:pPr>
        <w:pStyle w:val="Bibliography"/>
      </w:pPr>
      <w:r w:rsidRPr="00527ECF">
        <w:t xml:space="preserve">52. Miller TJ, McGlashan TH, Rosen JL, Somjee L, Markovich PJ, Stein K, Woods SW (2002): Prospective diagnosis of the initial prodrome for schizophrenia based on the Structured Interview for Prodromal Syndromes: preliminary evidence of interrater reliability and predictive validity. </w:t>
      </w:r>
      <w:r w:rsidRPr="00527ECF">
        <w:rPr>
          <w:i/>
          <w:iCs/>
        </w:rPr>
        <w:t>Am J Psychiatry</w:t>
      </w:r>
      <w:r w:rsidRPr="00527ECF">
        <w:t xml:space="preserve"> 159: 863–865.</w:t>
      </w:r>
    </w:p>
    <w:p w14:paraId="61AA1D1F" w14:textId="77777777" w:rsidR="00C5200E" w:rsidRPr="00527ECF" w:rsidRDefault="00C5200E" w:rsidP="00C5200E">
      <w:pPr>
        <w:pStyle w:val="Bibliography"/>
      </w:pPr>
      <w:r w:rsidRPr="00527ECF">
        <w:t xml:space="preserve">53. Jalbrzikowski M, Carter C, Senturk D, Chow C, Hopkins JM, Green MF, </w:t>
      </w:r>
      <w:r w:rsidRPr="00527ECF">
        <w:rPr>
          <w:i/>
          <w:iCs/>
        </w:rPr>
        <w:t>et al.</w:t>
      </w:r>
      <w:r w:rsidRPr="00527ECF">
        <w:t xml:space="preserve"> (2012): Social Cognition in 22q11.2 Microdeletion Syndrome: Relevance to Psychosis. </w:t>
      </w:r>
      <w:r w:rsidRPr="00527ECF">
        <w:rPr>
          <w:i/>
          <w:iCs/>
        </w:rPr>
        <w:t>Schizophr Res</w:t>
      </w:r>
      <w:r w:rsidRPr="00527ECF">
        <w:t xml:space="preserve"> 142: 99–107.</w:t>
      </w:r>
    </w:p>
    <w:p w14:paraId="562C0F38" w14:textId="77777777" w:rsidR="00C5200E" w:rsidRPr="00527ECF" w:rsidRDefault="00C5200E" w:rsidP="00C5200E">
      <w:pPr>
        <w:pStyle w:val="Bibliography"/>
      </w:pPr>
      <w:r w:rsidRPr="00527ECF">
        <w:t xml:space="preserve">54. Jalbrzikowski M, Jonas R, Senturk D, Patel A, Chow C, Green MF, Bearden CE (2013): Structural abnormalities in cortical volume, thickness, and surface area in 22q11.2 microdeletion syndrome: Relationship with psychotic symptoms. </w:t>
      </w:r>
      <w:r w:rsidRPr="00527ECF">
        <w:rPr>
          <w:i/>
          <w:iCs/>
        </w:rPr>
        <w:t>NeuroImage Clin</w:t>
      </w:r>
      <w:r w:rsidRPr="00527ECF">
        <w:t xml:space="preserve"> 3: 405–415.</w:t>
      </w:r>
    </w:p>
    <w:p w14:paraId="7350B2D4" w14:textId="77777777" w:rsidR="00C5200E" w:rsidRPr="00527ECF" w:rsidRDefault="00C5200E" w:rsidP="00C5200E">
      <w:pPr>
        <w:pStyle w:val="Bibliography"/>
      </w:pPr>
      <w:r w:rsidRPr="00527ECF">
        <w:t xml:space="preserve">55. Pham DD, Muschelli J, Mejia AF (2022): ciftiTools: A package for reading, writing, visualizing, and manipulating CIFTI files in R. </w:t>
      </w:r>
      <w:r w:rsidRPr="00527ECF">
        <w:rPr>
          <w:i/>
          <w:iCs/>
        </w:rPr>
        <w:t>NeuroImage</w:t>
      </w:r>
      <w:r w:rsidRPr="00527ECF">
        <w:t xml:space="preserve"> 250: 118877.</w:t>
      </w:r>
    </w:p>
    <w:p w14:paraId="79E966E6" w14:textId="77777777" w:rsidR="00C5200E" w:rsidRPr="00527ECF" w:rsidRDefault="00C5200E" w:rsidP="00C5200E">
      <w:pPr>
        <w:pStyle w:val="Bibliography"/>
      </w:pPr>
      <w:r w:rsidRPr="00527ECF">
        <w:t xml:space="preserve">56. Glasser MF, Coalson TS, Robinson EC, Hacker CD, Harwell J, Yacoub E, </w:t>
      </w:r>
      <w:r w:rsidRPr="00527ECF">
        <w:rPr>
          <w:i/>
          <w:iCs/>
        </w:rPr>
        <w:t>et al.</w:t>
      </w:r>
      <w:r w:rsidRPr="00527ECF">
        <w:t xml:space="preserve"> (2016): A multi-modal parcellation of human cerebral cortex. </w:t>
      </w:r>
      <w:r w:rsidRPr="00527ECF">
        <w:rPr>
          <w:i/>
          <w:iCs/>
        </w:rPr>
        <w:t>Nature</w:t>
      </w:r>
      <w:r w:rsidRPr="00527ECF">
        <w:t xml:space="preserve"> 536: 171–178.</w:t>
      </w:r>
    </w:p>
    <w:p w14:paraId="0A1D7760" w14:textId="77777777" w:rsidR="00C5200E" w:rsidRPr="00527ECF" w:rsidRDefault="00C5200E" w:rsidP="00C5200E">
      <w:pPr>
        <w:pStyle w:val="Bibliography"/>
      </w:pPr>
      <w:r w:rsidRPr="00527ECF">
        <w:t xml:space="preserve">57. Fortin J-P, Cullen N, Sheline YI, Taylor WD, Aselcioglu I, Cook PA, </w:t>
      </w:r>
      <w:r w:rsidRPr="00527ECF">
        <w:rPr>
          <w:i/>
          <w:iCs/>
        </w:rPr>
        <w:t>et al.</w:t>
      </w:r>
      <w:r w:rsidRPr="00527ECF">
        <w:t xml:space="preserve"> (2018): Harmonization of cortical thickness measurements across scanners and sites. </w:t>
      </w:r>
      <w:r w:rsidRPr="00527ECF">
        <w:rPr>
          <w:i/>
          <w:iCs/>
        </w:rPr>
        <w:t>NeuroImage</w:t>
      </w:r>
      <w:r w:rsidRPr="00527ECF">
        <w:t xml:space="preserve"> 167: 104–120.</w:t>
      </w:r>
    </w:p>
    <w:p w14:paraId="4FDC7905" w14:textId="73B4410E" w:rsidR="003F27C9" w:rsidRPr="00527ECF" w:rsidRDefault="00000000">
      <w:pPr>
        <w:widowControl w:val="0"/>
        <w:pBdr>
          <w:top w:val="nil"/>
          <w:left w:val="nil"/>
          <w:bottom w:val="nil"/>
          <w:right w:val="nil"/>
          <w:between w:val="nil"/>
        </w:pBdr>
        <w:spacing w:line="480" w:lineRule="auto"/>
        <w:ind w:left="720" w:hanging="720"/>
      </w:pPr>
      <w:r w:rsidRPr="00527ECF">
        <w:fldChar w:fldCharType="end"/>
      </w:r>
    </w:p>
    <w:p w14:paraId="0E17C6E2" w14:textId="40251EA0" w:rsidR="003F27C9" w:rsidRPr="00527ECF" w:rsidRDefault="003F27C9" w:rsidP="00DA71F2">
      <w:pPr>
        <w:spacing w:line="480" w:lineRule="auto"/>
        <w:jc w:val="both"/>
      </w:pPr>
    </w:p>
    <w:sectPr w:rsidR="003F27C9" w:rsidRPr="00527ECF">
      <w:head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B0908" w14:textId="77777777" w:rsidR="00547049" w:rsidRDefault="00547049">
      <w:pPr>
        <w:spacing w:line="240" w:lineRule="auto"/>
      </w:pPr>
      <w:r>
        <w:separator/>
      </w:r>
    </w:p>
  </w:endnote>
  <w:endnote w:type="continuationSeparator" w:id="0">
    <w:p w14:paraId="363446AB" w14:textId="77777777" w:rsidR="00547049" w:rsidRDefault="005470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EBAEA" w14:textId="77777777" w:rsidR="00547049" w:rsidRDefault="00547049">
      <w:pPr>
        <w:spacing w:line="240" w:lineRule="auto"/>
      </w:pPr>
      <w:r>
        <w:separator/>
      </w:r>
    </w:p>
  </w:footnote>
  <w:footnote w:type="continuationSeparator" w:id="0">
    <w:p w14:paraId="4DD0B278" w14:textId="77777777" w:rsidR="00547049" w:rsidRDefault="005470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488A8" w14:textId="77777777" w:rsidR="003F27C9" w:rsidRDefault="00000000">
    <w:pPr>
      <w:jc w:val="right"/>
      <w:rPr>
        <w:color w:val="B7B7B7"/>
      </w:rPr>
    </w:pPr>
    <w:r>
      <w:rPr>
        <w:color w:val="B7B7B7"/>
      </w:rPr>
      <w:fldChar w:fldCharType="begin"/>
    </w:r>
    <w:r>
      <w:rPr>
        <w:color w:val="B7B7B7"/>
      </w:rPr>
      <w:instrText>PAGE</w:instrText>
    </w:r>
    <w:r>
      <w:rPr>
        <w:color w:val="B7B7B7"/>
      </w:rPr>
      <w:fldChar w:fldCharType="separate"/>
    </w:r>
    <w:r w:rsidR="00C5200E">
      <w:rPr>
        <w:noProof/>
        <w:color w:val="B7B7B7"/>
      </w:rPr>
      <w:t>1</w:t>
    </w:r>
    <w:r>
      <w:rPr>
        <w:color w:val="B7B7B7"/>
      </w:rPr>
      <w:fldChar w:fldCharType="end"/>
    </w:r>
  </w:p>
  <w:p w14:paraId="47AB6AAD" w14:textId="77777777" w:rsidR="003F27C9" w:rsidRDefault="003F27C9">
    <w:pPr>
      <w:spacing w:line="24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36B79"/>
    <w:multiLevelType w:val="multilevel"/>
    <w:tmpl w:val="B3D4778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87532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7C9"/>
    <w:rsid w:val="001D3ADE"/>
    <w:rsid w:val="00273C6B"/>
    <w:rsid w:val="00332D3C"/>
    <w:rsid w:val="003C3DAD"/>
    <w:rsid w:val="003F1515"/>
    <w:rsid w:val="003F27C9"/>
    <w:rsid w:val="00527ECF"/>
    <w:rsid w:val="005309E1"/>
    <w:rsid w:val="00547049"/>
    <w:rsid w:val="005B25EA"/>
    <w:rsid w:val="006459AF"/>
    <w:rsid w:val="006F1062"/>
    <w:rsid w:val="00844E28"/>
    <w:rsid w:val="008A2542"/>
    <w:rsid w:val="008D547D"/>
    <w:rsid w:val="008E56CA"/>
    <w:rsid w:val="00907BF1"/>
    <w:rsid w:val="009D3BEE"/>
    <w:rsid w:val="009F66AD"/>
    <w:rsid w:val="00A14059"/>
    <w:rsid w:val="00B118FE"/>
    <w:rsid w:val="00B20058"/>
    <w:rsid w:val="00B57317"/>
    <w:rsid w:val="00BB19A6"/>
    <w:rsid w:val="00BC57BB"/>
    <w:rsid w:val="00C5200E"/>
    <w:rsid w:val="00DA71F2"/>
    <w:rsid w:val="00EF6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66F17"/>
  <w15:docId w15:val="{BA7D19B6-B2FA-C543-98BA-E0E71E2BE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5200E"/>
    <w:pPr>
      <w:spacing w:line="480" w:lineRule="auto"/>
      <w:ind w:left="720" w:hanging="720"/>
    </w:pPr>
  </w:style>
  <w:style w:type="paragraph" w:styleId="Header">
    <w:name w:val="header"/>
    <w:basedOn w:val="Normal"/>
    <w:link w:val="HeaderChar"/>
    <w:uiPriority w:val="99"/>
    <w:unhideWhenUsed/>
    <w:rsid w:val="00332D3C"/>
    <w:pPr>
      <w:tabs>
        <w:tab w:val="center" w:pos="4680"/>
        <w:tab w:val="right" w:pos="9360"/>
      </w:tabs>
      <w:spacing w:line="240" w:lineRule="auto"/>
    </w:pPr>
  </w:style>
  <w:style w:type="character" w:customStyle="1" w:styleId="HeaderChar">
    <w:name w:val="Header Char"/>
    <w:basedOn w:val="DefaultParagraphFont"/>
    <w:link w:val="Header"/>
    <w:uiPriority w:val="99"/>
    <w:rsid w:val="00332D3C"/>
  </w:style>
  <w:style w:type="paragraph" w:styleId="Footer">
    <w:name w:val="footer"/>
    <w:basedOn w:val="Normal"/>
    <w:link w:val="FooterChar"/>
    <w:uiPriority w:val="99"/>
    <w:unhideWhenUsed/>
    <w:rsid w:val="00332D3C"/>
    <w:pPr>
      <w:tabs>
        <w:tab w:val="center" w:pos="4680"/>
        <w:tab w:val="right" w:pos="9360"/>
      </w:tabs>
      <w:spacing w:line="240" w:lineRule="auto"/>
    </w:pPr>
  </w:style>
  <w:style w:type="character" w:customStyle="1" w:styleId="FooterChar">
    <w:name w:val="Footer Char"/>
    <w:basedOn w:val="DefaultParagraphFont"/>
    <w:link w:val="Footer"/>
    <w:uiPriority w:val="99"/>
    <w:rsid w:val="00332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github.com/charles-schleifer/22q_tcc_longitudinal"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nda.nih.gov/edit_collection.html?id=24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46925</Words>
  <Characters>267473</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ie Schleifer</cp:lastModifiedBy>
  <cp:revision>2</cp:revision>
  <dcterms:created xsi:type="dcterms:W3CDTF">2023-06-18T17:08:00Z</dcterms:created>
  <dcterms:modified xsi:type="dcterms:W3CDTF">2023-06-1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Y</vt:lpwstr>
  </property>
  <property fmtid="{D5CDD505-2E9C-101B-9397-08002B2CF9AE}" pid="3" name="ZOTERO_PREF_2">
    <vt:lpwstr>kl1DuhJ","zoteroVersion":"6.0.26","dataVersion":4}</vt:lpwstr>
  </property>
</Properties>
</file>